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theme/themeOverride3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C23B4" w:rsidRPr="004D46F0" w:rsidRDefault="002C23B4" w:rsidP="002C23B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bookmarkStart w:id="0" w:name="_GoBack"/>
      <w:bookmarkEnd w:id="0"/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Antibiotic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Sensitivity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Profile of </w:t>
      </w:r>
      <w:r w:rsidRPr="004D46F0">
        <w:rPr>
          <w:rFonts w:ascii="Times New Roman" w:hAnsi="Times New Roman" w:cs="Times New Roman"/>
          <w:b/>
          <w:i/>
          <w:sz w:val="24"/>
          <w:szCs w:val="24"/>
          <w:highlight w:val="yellow"/>
        </w:rPr>
        <w:t>Escherichia coli</w:t>
      </w:r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Strains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isolated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from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Urinary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Tract Infections at the FANN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University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Hospital Center</w:t>
      </w:r>
    </w:p>
    <w:p w:rsidR="00CA5D56" w:rsidRPr="004D46F0" w:rsidRDefault="00CA5D56" w:rsidP="00CA5D5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F013B1" w:rsidRPr="004D46F0" w:rsidRDefault="00F013B1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CA5D56" w:rsidRDefault="00CA5D56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Abstract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escriptive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t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-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Nation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Center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objectiv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. col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dat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te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xcel 2013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BM SPSS 25 software.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roa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 xml:space="preserve">-lactamase (ESBL) production rate of 4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ain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98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.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4.1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5%). 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Stro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trimoxazol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4.4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aminoglycosid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3E4B44" w:rsidRPr="00645DE4">
        <w:rPr>
          <w:rFonts w:ascii="Times New Roman" w:hAnsi="Times New Roman" w:cs="Times New Roman"/>
          <w:sz w:val="24"/>
          <w:szCs w:val="24"/>
        </w:rPr>
        <w:t>good :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1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0.1%).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8.8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4.0%). </w:t>
      </w:r>
    </w:p>
    <w:p w:rsidR="00630098" w:rsidRPr="00645DE4" w:rsidRDefault="00630098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how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tt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quinolones and cotrimoxazole.</w:t>
      </w:r>
    </w:p>
    <w:p w:rsidR="00630098" w:rsidRPr="00645DE4" w:rsidRDefault="003E4B44" w:rsidP="0063009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Keywords :</w:t>
      </w:r>
      <w:r w:rsidR="00630098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0098"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="00630098" w:rsidRPr="00645DE4">
        <w:rPr>
          <w:rFonts w:ascii="Times New Roman" w:hAnsi="Times New Roman" w:cs="Times New Roman"/>
          <w:sz w:val="24"/>
          <w:szCs w:val="24"/>
        </w:rPr>
        <w:t xml:space="preserve">, UTI, ESBL, </w:t>
      </w:r>
      <w:r w:rsidR="00630098"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="00630098" w:rsidRPr="00645DE4">
        <w:rPr>
          <w:rFonts w:ascii="Times New Roman" w:hAnsi="Times New Roman" w:cs="Times New Roman"/>
          <w:sz w:val="24"/>
          <w:szCs w:val="24"/>
        </w:rPr>
        <w:t xml:space="preserve">, CHNU </w:t>
      </w:r>
      <w:proofErr w:type="spellStart"/>
      <w:r w:rsidR="00630098"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</w:p>
    <w:p w:rsidR="004D1E80" w:rsidRPr="00645DE4" w:rsidRDefault="004D1E80" w:rsidP="00630098">
      <w:pPr>
        <w:rPr>
          <w:sz w:val="24"/>
          <w:szCs w:val="24"/>
        </w:rPr>
      </w:pPr>
    </w:p>
    <w:p w:rsidR="00674FAD" w:rsidRPr="00645DE4" w:rsidRDefault="00674FAD" w:rsidP="00630098">
      <w:pPr>
        <w:rPr>
          <w:sz w:val="24"/>
          <w:szCs w:val="24"/>
        </w:rPr>
      </w:pPr>
    </w:p>
    <w:p w:rsidR="00630098" w:rsidRPr="00645DE4" w:rsidRDefault="00630098" w:rsidP="00674FA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630098" w:rsidRPr="00645DE4" w:rsidRDefault="00630098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infections (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)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major public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ssue 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[7]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one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fection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orldwid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reate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billions of peop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r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world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la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v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urd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althca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yste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3].</w:t>
      </w:r>
    </w:p>
    <w:p w:rsidR="00674FAD" w:rsidRPr="00645DE4" w:rsidRDefault="00630098" w:rsidP="00674FAD">
      <w:pPr>
        <w:spacing w:after="0" w:line="360" w:lineRule="auto"/>
        <w:jc w:val="both"/>
        <w:rPr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pidem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ma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2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d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cep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a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i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distal intestin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crobiot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sses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irule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n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loniz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si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effecti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unctio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t'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fen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chanis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29 ;</w:t>
      </w:r>
      <w:r w:rsidRPr="00645DE4">
        <w:rPr>
          <w:rFonts w:ascii="Times New Roman" w:hAnsi="Times New Roman" w:cs="Times New Roman"/>
          <w:b/>
          <w:sz w:val="24"/>
          <w:szCs w:val="24"/>
        </w:rPr>
        <w:t>16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irule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imbria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i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ype 1 and P fimbria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tribu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dhes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hos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l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urface, tissue invasion, biofilm formation, and cytokine induction; flagella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psu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lipopolysaccharid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ut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membra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te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emolys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derophor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5;5].</w:t>
      </w:r>
      <w:r w:rsidR="00674FAD" w:rsidRPr="00645DE4">
        <w:rPr>
          <w:sz w:val="24"/>
          <w:szCs w:val="24"/>
        </w:rPr>
        <w:t xml:space="preserve"> </w:t>
      </w:r>
    </w:p>
    <w:p w:rsidR="00674FAD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urrent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as bee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l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crib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</w:t>
      </w:r>
      <w:r w:rsidR="008C7E31" w:rsidRPr="00645DE4">
        <w:rPr>
          <w:rFonts w:ascii="Times New Roman" w:hAnsi="Times New Roman" w:cs="Times New Roman"/>
          <w:sz w:val="24"/>
          <w:szCs w:val="24"/>
        </w:rPr>
        <w:t>cumulate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E31"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7E31"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="008C7E31"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[2].</w:t>
      </w:r>
      <w:r w:rsidR="008C7E31" w:rsidRPr="00645DE4">
        <w:rPr>
          <w:rFonts w:ascii="Times New Roman" w:hAnsi="Times New Roman" w:cs="Times New Roman"/>
          <w:sz w:val="24"/>
          <w:szCs w:val="24"/>
        </w:rPr>
        <w:t xml:space="preserve"> The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blema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chanis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the acquisi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co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nde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β-lactamas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rbapenem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16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yl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lasmid-medi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quinolo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PMQR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c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list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25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leads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ilur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longe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y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eatm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s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8]</w:t>
      </w:r>
      <w:r w:rsidRPr="00645DE4">
        <w:rPr>
          <w:rFonts w:ascii="Times New Roman" w:hAnsi="Times New Roman" w:cs="Times New Roman"/>
          <w:sz w:val="24"/>
          <w:szCs w:val="24"/>
        </w:rPr>
        <w:t xml:space="preserve">. In light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ituation, monitori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ppea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sential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d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pro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management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ract infections.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se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674FAD" w:rsidRPr="00645DE4" w:rsidRDefault="00674FAD" w:rsidP="00674FAD">
      <w:pPr>
        <w:rPr>
          <w:rFonts w:ascii="Times New Roman" w:hAnsi="Times New Roman" w:cs="Times New Roman"/>
          <w:sz w:val="24"/>
          <w:szCs w:val="24"/>
        </w:rPr>
      </w:pPr>
    </w:p>
    <w:p w:rsidR="00674FAD" w:rsidRPr="00645DE4" w:rsidRDefault="00674FAD" w:rsidP="00674FAD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Methodology</w:t>
      </w:r>
      <w:proofErr w:type="spellEnd"/>
    </w:p>
    <w:p w:rsidR="00F013B1" w:rsidRDefault="00674FAD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c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uri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ampl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cei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-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dentific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vention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rpholog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iochem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s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gra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agar diffus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ccordanc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commendatio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gr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itte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French Society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icrob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CA-SFM 2022). ESB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est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rfor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yner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es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isc and one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discs (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fotaxi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ceftriaxone, 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ftazidi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aracter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a “champagn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r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” image. Patient dat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ra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gist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nte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xcel 2016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BM SPSS 25 software.</w:t>
      </w:r>
    </w:p>
    <w:p w:rsidR="00F013B1" w:rsidRPr="00645DE4" w:rsidRDefault="00F013B1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   </w:t>
      </w:r>
    </w:p>
    <w:p w:rsidR="002C23B4" w:rsidRPr="002C23B4" w:rsidRDefault="002C23B4" w:rsidP="002C23B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Socio-Demographic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Characteristics</w:t>
      </w:r>
      <w:proofErr w:type="spellEnd"/>
    </w:p>
    <w:p w:rsidR="00A65930" w:rsidRPr="00645DE4" w:rsidRDefault="00A65930" w:rsidP="00C319E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A total of 188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UT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e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48.12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yea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standar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vi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23.6. The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56.4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68.1%) (Table 1).</w:t>
      </w:r>
    </w:p>
    <w:p w:rsidR="00674FAD" w:rsidRPr="00645DE4" w:rsidRDefault="002C23B4" w:rsidP="00C319E0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Table 1: </w:t>
      </w:r>
      <w:proofErr w:type="spellStart"/>
      <w:r w:rsidRPr="004D46F0">
        <w:rPr>
          <w:rFonts w:ascii="Times New Roman" w:hAnsi="Times New Roman" w:cs="Times New Roman"/>
          <w:sz w:val="24"/>
          <w:szCs w:val="24"/>
          <w:highlight w:val="yellow"/>
        </w:rPr>
        <w:t>Socio-Demographic</w:t>
      </w:r>
      <w:proofErr w:type="spellEnd"/>
      <w:r w:rsidRPr="004D46F0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sz w:val="24"/>
          <w:szCs w:val="24"/>
          <w:highlight w:val="yellow"/>
        </w:rPr>
        <w:t>Characteristics</w:t>
      </w:r>
      <w:proofErr w:type="spellEnd"/>
    </w:p>
    <w:tbl>
      <w:tblPr>
        <w:tblStyle w:val="PlainTable41"/>
        <w:tblpPr w:leftFromText="141" w:rightFromText="141" w:vertAnchor="text" w:tblpY="1"/>
        <w:tblW w:w="0" w:type="auto"/>
        <w:tblLook w:val="04A0" w:firstRow="1" w:lastRow="0" w:firstColumn="1" w:lastColumn="0" w:noHBand="0" w:noVBand="1"/>
      </w:tblPr>
      <w:tblGrid>
        <w:gridCol w:w="3686"/>
        <w:gridCol w:w="567"/>
        <w:gridCol w:w="567"/>
        <w:gridCol w:w="2410"/>
        <w:gridCol w:w="1842"/>
      </w:tblGrid>
      <w:tr w:rsidR="00A65930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5F33D8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haractéristics</w:t>
            </w:r>
            <w:proofErr w:type="spellEnd"/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 N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567" w:type="dxa"/>
            <w:tcBorders>
              <w:top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verage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8,12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tandar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viation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3,6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06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6,4</w:t>
            </w: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2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3,6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ins</w:t>
            </w: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65930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xternal</w:t>
            </w:r>
            <w:proofErr w:type="spellEnd"/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60</w:t>
            </w:r>
          </w:p>
        </w:tc>
        <w:tc>
          <w:tcPr>
            <w:tcW w:w="1842" w:type="dxa"/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31,9</w:t>
            </w:r>
          </w:p>
        </w:tc>
      </w:tr>
      <w:tr w:rsidR="00A65930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6F1A82" w:rsidP="00A65930">
            <w:pPr>
              <w:spacing w:after="16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="00A65930" w:rsidRPr="00645DE4">
              <w:rPr>
                <w:rFonts w:ascii="Times New Roman" w:hAnsi="Times New Roman" w:cs="Times New Roman"/>
                <w:sz w:val="24"/>
                <w:szCs w:val="24"/>
              </w:rPr>
              <w:t>ospital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ed</w:t>
            </w:r>
            <w:proofErr w:type="spellEnd"/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28</w:t>
            </w:r>
          </w:p>
        </w:tc>
        <w:tc>
          <w:tcPr>
            <w:tcW w:w="1842" w:type="dxa"/>
            <w:tcBorders>
              <w:bottom w:val="single" w:sz="12" w:space="0" w:color="auto"/>
            </w:tcBorders>
            <w:noWrap/>
            <w:hideMark/>
          </w:tcPr>
          <w:p w:rsidR="00A65930" w:rsidRPr="00645DE4" w:rsidRDefault="00A65930" w:rsidP="00A65930">
            <w:pPr>
              <w:spacing w:after="16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68,1</w:t>
            </w:r>
          </w:p>
        </w:tc>
      </w:tr>
    </w:tbl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C23B4" w:rsidRDefault="002C23B4" w:rsidP="002C23B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highlight w:val="green"/>
        </w:rPr>
      </w:pPr>
    </w:p>
    <w:p w:rsidR="002C23B4" w:rsidRPr="002C23B4" w:rsidRDefault="002C23B4" w:rsidP="002C23B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Distribution of Patients by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Clinical</w:t>
      </w:r>
      <w:proofErr w:type="spellEnd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Department</w:t>
      </w:r>
      <w:proofErr w:type="spellEnd"/>
    </w:p>
    <w:p w:rsidR="00674FAD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cam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32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Figure 1).</w:t>
      </w:r>
    </w:p>
    <w:p w:rsidR="00674FAD" w:rsidRPr="00645DE4" w:rsidRDefault="00A65930" w:rsidP="00674FA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noProof/>
          <w:sz w:val="24"/>
          <w:szCs w:val="24"/>
          <w:lang w:val="en-IN" w:eastAsia="en-IN"/>
        </w:rPr>
        <w:drawing>
          <wp:inline distT="0" distB="0" distL="0" distR="0" wp14:anchorId="1BE2C028" wp14:editId="64F28064">
            <wp:extent cx="5760720" cy="2856712"/>
            <wp:effectExtent l="0" t="0" r="11430" b="1270"/>
            <wp:docPr id="1" name="Graphique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A65930" w:rsidRPr="002C23B4" w:rsidRDefault="002C23B4" w:rsidP="002C23B4">
      <w:pPr>
        <w:spacing w:line="360" w:lineRule="auto"/>
        <w:ind w:left="1416"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Figure 1 : Distribution of Patients by </w:t>
      </w:r>
      <w:proofErr w:type="spellStart"/>
      <w:r w:rsidRPr="004D46F0">
        <w:rPr>
          <w:rFonts w:ascii="Times New Roman" w:hAnsi="Times New Roman" w:cs="Times New Roman"/>
          <w:b/>
          <w:sz w:val="24"/>
          <w:szCs w:val="24"/>
          <w:highlight w:val="yellow"/>
        </w:rPr>
        <w:t>Department</w:t>
      </w:r>
      <w:proofErr w:type="spellEnd"/>
    </w:p>
    <w:p w:rsidR="00C22DBB" w:rsidRPr="005F33D8" w:rsidRDefault="00C22DBB" w:rsidP="00C22D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33D8">
        <w:rPr>
          <w:rFonts w:ascii="Times New Roman" w:hAnsi="Times New Roman" w:cs="Times New Roman"/>
          <w:sz w:val="24"/>
          <w:szCs w:val="24"/>
        </w:rPr>
        <w:lastRenderedPageBreak/>
        <w:t>GER :</w:t>
      </w:r>
      <w:r w:rsidRPr="005F33D8">
        <w:t xml:space="preserve"> </w:t>
      </w:r>
      <w:proofErr w:type="spellStart"/>
      <w:r w:rsidRPr="005F33D8">
        <w:rPr>
          <w:rFonts w:ascii="Times New Roman" w:hAnsi="Times New Roman" w:cs="Times New Roman"/>
          <w:sz w:val="24"/>
          <w:szCs w:val="24"/>
        </w:rPr>
        <w:t>geriatric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>NRCH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 xml:space="preserve">SAU : </w:t>
      </w:r>
      <w:r w:rsidR="005F33D8" w:rsidRPr="005F33D8">
        <w:rPr>
          <w:rFonts w:ascii="Times New Roman" w:hAnsi="Times New Roman" w:cs="Times New Roman"/>
          <w:sz w:val="24"/>
          <w:szCs w:val="24"/>
        </w:rPr>
        <w:t xml:space="preserve">emergency room ; </w:t>
      </w:r>
      <w:r w:rsidRPr="005F33D8">
        <w:rPr>
          <w:rFonts w:ascii="Times New Roman" w:hAnsi="Times New Roman" w:cs="Times New Roman"/>
          <w:sz w:val="24"/>
          <w:szCs w:val="24"/>
        </w:rPr>
        <w:t>SMIT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 ; </w:t>
      </w:r>
      <w:r w:rsidRPr="005F33D8">
        <w:rPr>
          <w:rFonts w:ascii="Times New Roman" w:hAnsi="Times New Roman" w:cs="Times New Roman"/>
          <w:sz w:val="24"/>
          <w:szCs w:val="24"/>
        </w:rPr>
        <w:t>SMDT</w:t>
      </w:r>
      <w:r w:rsidR="005F33D8" w:rsidRPr="005F33D8">
        <w:rPr>
          <w:rFonts w:ascii="Times New Roman" w:hAnsi="Times New Roman" w:cs="Times New Roman"/>
          <w:sz w:val="24"/>
          <w:szCs w:val="24"/>
        </w:rPr>
        <w:t> :</w:t>
      </w:r>
      <w:r w:rsidR="005F33D8" w:rsidRPr="005F33D8"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occupational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3D8" w:rsidRPr="005F33D8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="005F33D8" w:rsidRPr="005F33D8">
        <w:rPr>
          <w:rFonts w:ascii="Times New Roman" w:hAnsi="Times New Roman" w:cs="Times New Roman"/>
          <w:sz w:val="24"/>
          <w:szCs w:val="24"/>
        </w:rPr>
        <w:t xml:space="preserve"> service</w:t>
      </w:r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bêta</w:t>
      </w:r>
      <w:r w:rsidRPr="00645DE4">
        <w:rPr>
          <w:rFonts w:ascii="Times New Roman" w:hAnsi="Times New Roman" w:cs="Times New Roman"/>
          <w:b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lactams</w:t>
      </w:r>
      <w:proofErr w:type="spellEnd"/>
    </w:p>
    <w:p w:rsidR="00A65930" w:rsidRPr="00645DE4" w:rsidRDefault="00A65930" w:rsidP="00A6593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icar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mbinations on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69.5% and 72.3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ceftriaxone of 51.1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98% (Figure 2).</w:t>
      </w:r>
    </w:p>
    <w:p w:rsidR="00A65930" w:rsidRPr="00645DE4" w:rsidRDefault="00306E2E" w:rsidP="00674FA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noProof/>
          <w:sz w:val="24"/>
          <w:szCs w:val="24"/>
          <w:lang w:val="en-IN" w:eastAsia="en-IN"/>
        </w:rPr>
        <w:drawing>
          <wp:inline distT="0" distB="0" distL="0" distR="0" wp14:anchorId="611A24C4" wp14:editId="43016026">
            <wp:extent cx="5760720" cy="3268980"/>
            <wp:effectExtent l="0" t="0" r="11430" b="7620"/>
            <wp:docPr id="2" name="Graphique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306E2E" w:rsidRPr="00645DE4" w:rsidRDefault="00306E2E" w:rsidP="008C7E31">
      <w:pPr>
        <w:spacing w:after="0" w:line="360" w:lineRule="auto"/>
        <w:ind w:left="708"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2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r w:rsidR="008C7E31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65.5%) and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tistical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C7E31" w:rsidRPr="00645DE4">
        <w:rPr>
          <w:rFonts w:ascii="Times New Roman" w:hAnsi="Times New Roman" w:cs="Times New Roman"/>
          <w:sz w:val="24"/>
          <w:szCs w:val="24"/>
        </w:rPr>
        <w:t>association ;</w:t>
      </w:r>
      <w:r w:rsidRPr="00645DE4">
        <w:rPr>
          <w:rFonts w:ascii="Times New Roman" w:hAnsi="Times New Roman" w:cs="Times New Roman"/>
          <w:sz w:val="24"/>
          <w:szCs w:val="24"/>
        </w:rPr>
        <w:t xml:space="preserve"> p=0.001 (Table 2)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2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sz w:val="24"/>
          <w:szCs w:val="24"/>
        </w:rPr>
        <w:t>Distribution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</w:t>
      </w:r>
      <w:proofErr w:type="spellEnd"/>
    </w:p>
    <w:p w:rsidR="008C7E31" w:rsidRPr="00645DE4" w:rsidRDefault="008C7E31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2127"/>
        <w:gridCol w:w="2268"/>
        <w:gridCol w:w="1984"/>
        <w:gridCol w:w="2410"/>
      </w:tblGrid>
      <w:tr w:rsidR="00306E2E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in</w:t>
            </w:r>
            <w:r w:rsidR="00306E2E" w:rsidRPr="00645DE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BL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306E2E" w:rsidP="006F1A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="006F1A82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F1A82">
              <w:rPr>
                <w:rFonts w:ascii="Times New Roman" w:hAnsi="Times New Roman" w:cs="Times New Roman"/>
                <w:sz w:val="24"/>
                <w:szCs w:val="24"/>
              </w:rPr>
              <w:t>ES</w:t>
            </w: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BL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p-value</w:t>
            </w:r>
          </w:p>
        </w:tc>
      </w:tr>
      <w:tr w:rsidR="00306E2E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xternal</w:t>
            </w:r>
            <w:proofErr w:type="spellEnd"/>
          </w:p>
        </w:tc>
        <w:tc>
          <w:tcPr>
            <w:tcW w:w="2268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9,05%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,95%</w:t>
            </w:r>
          </w:p>
        </w:tc>
        <w:tc>
          <w:tcPr>
            <w:tcW w:w="2410" w:type="dxa"/>
            <w:vMerge w:val="restart"/>
            <w:tcBorders>
              <w:top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:rsidR="00306E2E" w:rsidRPr="00645DE4" w:rsidRDefault="00306E2E" w:rsidP="00306E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,001</w:t>
            </w:r>
          </w:p>
        </w:tc>
      </w:tr>
      <w:tr w:rsidR="00306E2E" w:rsidRPr="00645DE4" w:rsidTr="00CC1286">
        <w:trPr>
          <w:trHeight w:val="6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6F1A82" w:rsidP="00306E2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ospitalized</w:t>
            </w:r>
            <w:proofErr w:type="spellEnd"/>
          </w:p>
        </w:tc>
        <w:tc>
          <w:tcPr>
            <w:tcW w:w="2268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5,50%</w:t>
            </w:r>
          </w:p>
        </w:tc>
        <w:tc>
          <w:tcPr>
            <w:tcW w:w="1984" w:type="dxa"/>
            <w:tcBorders>
              <w:bottom w:val="single" w:sz="12" w:space="0" w:color="auto"/>
            </w:tcBorders>
            <w:noWrap/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4,50%</w:t>
            </w:r>
          </w:p>
        </w:tc>
        <w:tc>
          <w:tcPr>
            <w:tcW w:w="2410" w:type="dxa"/>
            <w:vMerge/>
            <w:tcBorders>
              <w:bottom w:val="single" w:sz="12" w:space="0" w:color="auto"/>
            </w:tcBorders>
            <w:hideMark/>
          </w:tcPr>
          <w:p w:rsidR="00306E2E" w:rsidRPr="00645DE4" w:rsidRDefault="00306E2E" w:rsidP="00306E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classes of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antibiotic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lastRenderedPageBreak/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aminoglycosid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1.3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0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88.8% and 74.0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egard to fluoroquinolon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r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54.1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52.3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52.5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53.4%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high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cotrimoxazole);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4.4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sensitive (Figure 3).</w:t>
      </w:r>
    </w:p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drawing>
          <wp:inline distT="0" distB="0" distL="0" distR="0" wp14:anchorId="30D8C544" wp14:editId="071493C1">
            <wp:extent cx="5495925" cy="2962275"/>
            <wp:effectExtent l="0" t="0" r="9525" b="9525"/>
            <wp:docPr id="3" name="Graphique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306E2E" w:rsidRPr="00645DE4" w:rsidRDefault="00306E2E" w:rsidP="005C1CD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C7E31" w:rsidRPr="00645DE4">
        <w:rPr>
          <w:rFonts w:ascii="Times New Roman" w:hAnsi="Times New Roman" w:cs="Times New Roman"/>
          <w:b/>
          <w:sz w:val="24"/>
          <w:szCs w:val="24"/>
        </w:rPr>
        <w:t>3 :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lecules</w:t>
      </w:r>
      <w:proofErr w:type="spellEnd"/>
    </w:p>
    <w:p w:rsidR="005C1CD8" w:rsidRDefault="005C1CD8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other</w:t>
      </w:r>
      <w:proofErr w:type="spellEnd"/>
      <w:r w:rsidRPr="00645D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antibiotics</w:t>
      </w:r>
      <w:proofErr w:type="spellEnd"/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s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ffective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49.2% and 44.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306E2E" w:rsidRPr="00645DE4" w:rsidRDefault="00306E2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90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luoroquinolone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5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.7%) (Table 3).</w:t>
      </w:r>
    </w:p>
    <w:p w:rsidR="008C7E31" w:rsidRPr="001942CE" w:rsidRDefault="001942CE" w:rsidP="00306E2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942CE">
        <w:rPr>
          <w:rFonts w:ascii="Times New Roman" w:hAnsi="Times New Roman" w:cs="Times New Roman"/>
          <w:b/>
          <w:sz w:val="24"/>
          <w:szCs w:val="24"/>
        </w:rPr>
        <w:t xml:space="preserve">Table 3 : </w:t>
      </w:r>
      <w:proofErr w:type="spellStart"/>
      <w:r w:rsidRPr="001942CE">
        <w:rPr>
          <w:rFonts w:ascii="Times New Roman" w:hAnsi="Times New Roman" w:cs="Times New Roman"/>
          <w:b/>
          <w:sz w:val="24"/>
          <w:szCs w:val="24"/>
        </w:rPr>
        <w:t>Susceptibility</w:t>
      </w:r>
      <w:proofErr w:type="spellEnd"/>
      <w:r w:rsidRPr="001942CE">
        <w:rPr>
          <w:rFonts w:ascii="Times New Roman" w:hAnsi="Times New Roman" w:cs="Times New Roman"/>
          <w:b/>
          <w:sz w:val="24"/>
          <w:szCs w:val="24"/>
        </w:rPr>
        <w:t xml:space="preserve"> profile of ESBL-</w:t>
      </w:r>
      <w:proofErr w:type="spellStart"/>
      <w:r w:rsidRPr="001942CE">
        <w:rPr>
          <w:rFonts w:ascii="Times New Roman" w:hAnsi="Times New Roman" w:cs="Times New Roman"/>
          <w:b/>
          <w:sz w:val="24"/>
          <w:szCs w:val="24"/>
        </w:rPr>
        <w:t>producing</w:t>
      </w:r>
      <w:proofErr w:type="spellEnd"/>
      <w:r w:rsidRPr="001942C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942CE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Pr="001942C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942CE">
        <w:rPr>
          <w:rFonts w:ascii="Times New Roman" w:hAnsi="Times New Roman" w:cs="Times New Roman"/>
          <w:b/>
          <w:sz w:val="24"/>
          <w:szCs w:val="24"/>
        </w:rPr>
        <w:t>strains</w:t>
      </w:r>
      <w:proofErr w:type="spellEnd"/>
      <w:r w:rsidRPr="001942CE">
        <w:rPr>
          <w:rFonts w:ascii="Times New Roman" w:hAnsi="Times New Roman" w:cs="Times New Roman"/>
          <w:b/>
          <w:sz w:val="24"/>
          <w:szCs w:val="24"/>
        </w:rPr>
        <w:t xml:space="preserve"> to </w:t>
      </w:r>
      <w:proofErr w:type="spellStart"/>
      <w:r w:rsidRPr="001942CE">
        <w:rPr>
          <w:rFonts w:ascii="Times New Roman" w:hAnsi="Times New Roman" w:cs="Times New Roman"/>
          <w:b/>
          <w:sz w:val="24"/>
          <w:szCs w:val="24"/>
        </w:rPr>
        <w:t>other</w:t>
      </w:r>
      <w:proofErr w:type="spellEnd"/>
      <w:r w:rsidRPr="001942C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942CE">
        <w:rPr>
          <w:rFonts w:ascii="Times New Roman" w:hAnsi="Times New Roman" w:cs="Times New Roman"/>
          <w:b/>
          <w:sz w:val="24"/>
          <w:szCs w:val="24"/>
        </w:rPr>
        <w:t>antibiotic</w:t>
      </w:r>
      <w:proofErr w:type="spellEnd"/>
      <w:r w:rsidRPr="001942C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942CE">
        <w:rPr>
          <w:rFonts w:ascii="Times New Roman" w:hAnsi="Times New Roman" w:cs="Times New Roman"/>
          <w:b/>
          <w:sz w:val="24"/>
          <w:szCs w:val="24"/>
        </w:rPr>
        <w:t>molecules</w:t>
      </w:r>
      <w:proofErr w:type="spellEnd"/>
    </w:p>
    <w:tbl>
      <w:tblPr>
        <w:tblStyle w:val="PlainTable41"/>
        <w:tblW w:w="0" w:type="auto"/>
        <w:tblLook w:val="04A0" w:firstRow="1" w:lastRow="0" w:firstColumn="1" w:lastColumn="0" w:noHBand="0" w:noVBand="1"/>
      </w:tblPr>
      <w:tblGrid>
        <w:gridCol w:w="4253"/>
        <w:gridCol w:w="2693"/>
        <w:gridCol w:w="2126"/>
      </w:tblGrid>
      <w:tr w:rsidR="008C7E31" w:rsidRPr="00645DE4" w:rsidTr="00CC12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3E4B44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ibiotics</w:t>
            </w:r>
            <w:proofErr w:type="spellEnd"/>
          </w:p>
        </w:tc>
        <w:tc>
          <w:tcPr>
            <w:tcW w:w="269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R(%)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S(%)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Imipenème</w:t>
            </w:r>
          </w:p>
        </w:tc>
        <w:tc>
          <w:tcPr>
            <w:tcW w:w="269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,6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94,4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mika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9,4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0,6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Tobramy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5,4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4,6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Gentami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50,8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49,2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 xml:space="preserve">Triméthoprime + </w:t>
            </w: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Sulfaméthoxazol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90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Ciprofloxacine</w:t>
            </w:r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97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03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Lévofloxa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95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05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orfloxacine</w:t>
            </w:r>
            <w:proofErr w:type="spellEnd"/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8,3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1,7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Péfloxacine</w:t>
            </w:r>
            <w:proofErr w:type="spellEnd"/>
          </w:p>
        </w:tc>
        <w:tc>
          <w:tcPr>
            <w:tcW w:w="2693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4,6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5,4</w:t>
            </w:r>
          </w:p>
        </w:tc>
      </w:tr>
      <w:tr w:rsidR="008C7E31" w:rsidRPr="00645DE4" w:rsidTr="00CC128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Nitroxoline</w:t>
            </w:r>
            <w:proofErr w:type="spellEnd"/>
          </w:p>
        </w:tc>
        <w:tc>
          <w:tcPr>
            <w:tcW w:w="2693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12,2</w:t>
            </w:r>
          </w:p>
        </w:tc>
        <w:tc>
          <w:tcPr>
            <w:tcW w:w="2126" w:type="dxa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87,8</w:t>
            </w:r>
          </w:p>
        </w:tc>
      </w:tr>
      <w:tr w:rsidR="008C7E31" w:rsidRPr="00645DE4" w:rsidTr="00CC12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sz w:val="24"/>
                <w:szCs w:val="24"/>
              </w:rPr>
              <w:t>Fosfomycine</w:t>
            </w:r>
          </w:p>
        </w:tc>
        <w:tc>
          <w:tcPr>
            <w:tcW w:w="269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22,9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8C7E31" w:rsidRPr="00645DE4" w:rsidRDefault="008C7E31" w:rsidP="008C7E3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5DE4">
              <w:rPr>
                <w:rFonts w:ascii="Times New Roman" w:hAnsi="Times New Roman" w:cs="Times New Roman"/>
                <w:b/>
                <w:sz w:val="24"/>
                <w:szCs w:val="24"/>
              </w:rPr>
              <w:t>77,1</w:t>
            </w:r>
          </w:p>
        </w:tc>
      </w:tr>
    </w:tbl>
    <w:p w:rsidR="00306E2E" w:rsidRPr="00645DE4" w:rsidRDefault="00306E2E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74FAD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982013" w:rsidRPr="00645DE4" w:rsidRDefault="00674FAD" w:rsidP="00674FA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trospectiv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im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term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2 at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n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acteri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Vi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population of 188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UTI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ver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8.12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6.4%)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(68.1%)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jo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opul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sis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32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fectiou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tropical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eas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surge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epartmen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i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d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dispa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the popul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ypothes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ema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actor for UTI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atomic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aso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hormonal influence </w:t>
      </w:r>
      <w:r w:rsidRPr="00645DE4">
        <w:rPr>
          <w:rFonts w:ascii="Times New Roman" w:hAnsi="Times New Roman" w:cs="Times New Roman"/>
          <w:b/>
          <w:sz w:val="24"/>
          <w:szCs w:val="24"/>
        </w:rPr>
        <w:t>[4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patients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eurolog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plain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 intensive care uni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atients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mobil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atheteriz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isk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actor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32].</w:t>
      </w:r>
    </w:p>
    <w:p w:rsidR="00982013" w:rsidRPr="00645DE4" w:rsidRDefault="00982013" w:rsidP="009820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egard to </w:t>
      </w:r>
      <w:r w:rsidR="003E4B4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icarcillin-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mbinations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69.5% and 72.3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derat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ceftriaxone of 51.16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98%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consistent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an Algeri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7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63%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ceftriaxone (22%), and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100%) </w:t>
      </w:r>
      <w:r w:rsidRPr="00645DE4">
        <w:rPr>
          <w:rFonts w:ascii="Times New Roman" w:hAnsi="Times New Roman" w:cs="Times New Roman"/>
          <w:b/>
          <w:sz w:val="24"/>
          <w:szCs w:val="24"/>
        </w:rPr>
        <w:t>[27].</w:t>
      </w:r>
    </w:p>
    <w:p w:rsidR="008B3FA2" w:rsidRPr="00645DE4" w:rsidRDefault="00982013" w:rsidP="009820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in a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rani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63.8% of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oxicill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lavula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i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61.1%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rd-gener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ephalospor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29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lastRenderedPageBreak/>
        <w:t>preservatio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9.2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harav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21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10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4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sein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9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theaster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ran [14]. The ESBL production rat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6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domin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rn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rig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65.5%) and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atistical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ssociation; p=0.001.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ali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7.83% </w:t>
      </w:r>
      <w:r w:rsidRPr="00645DE4">
        <w:rPr>
          <w:rFonts w:ascii="Times New Roman" w:hAnsi="Times New Roman" w:cs="Times New Roman"/>
          <w:b/>
          <w:sz w:val="24"/>
          <w:szCs w:val="24"/>
        </w:rPr>
        <w:t>[21].</w:t>
      </w:r>
      <w:r w:rsidR="008B3FA2" w:rsidRPr="00645DE4">
        <w:rPr>
          <w:sz w:val="24"/>
          <w:szCs w:val="24"/>
        </w:rPr>
        <w:t xml:space="preserve"> 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O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hand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anzani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23%) an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main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udanes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56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19 ;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28].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egard to aminoglycosides, goo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ing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the best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0.4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foll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71.3%) an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70.1%). A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outh-easter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olan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2015 on the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to aminoglycosides of E. coli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mmunity-acquir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UTI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dult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ates: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100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0.7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89.5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 xml:space="preserve">[6].  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trast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Burkina Faso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rates of 26.3% for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and 56% for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17].</w:t>
      </w:r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Paradoxicall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nother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in Bobo-Dioulasso, Burkina Faso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93%), </w:t>
      </w:r>
      <w:proofErr w:type="spellStart"/>
      <w:r w:rsidR="008B3FA2"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="008B3FA2" w:rsidRPr="00645DE4">
        <w:rPr>
          <w:rFonts w:ascii="Times New Roman" w:hAnsi="Times New Roman" w:cs="Times New Roman"/>
          <w:sz w:val="24"/>
          <w:szCs w:val="24"/>
        </w:rPr>
        <w:t xml:space="preserve"> (52%) </w:t>
      </w:r>
      <w:r w:rsidR="008B3FA2" w:rsidRPr="00645DE4">
        <w:rPr>
          <w:rFonts w:ascii="Times New Roman" w:hAnsi="Times New Roman" w:cs="Times New Roman"/>
          <w:b/>
          <w:sz w:val="24"/>
          <w:szCs w:val="24"/>
        </w:rPr>
        <w:t>[18].</w:t>
      </w:r>
    </w:p>
    <w:p w:rsidR="008B3FA2" w:rsidRPr="00645DE4" w:rsidRDefault="008B3FA2" w:rsidP="008B3F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vari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4.1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5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e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3.4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evale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quinolone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ertiar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ar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spit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outher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ran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: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5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1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52.1%) </w:t>
      </w:r>
      <w:r w:rsidRPr="00645DE4">
        <w:rPr>
          <w:rFonts w:ascii="Times New Roman" w:hAnsi="Times New Roman" w:cs="Times New Roman"/>
          <w:b/>
          <w:sz w:val="24"/>
          <w:szCs w:val="24"/>
        </w:rPr>
        <w:t>[22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i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lse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a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por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30 ;</w:t>
      </w:r>
      <w:r w:rsidRPr="00645DE4">
        <w:rPr>
          <w:rFonts w:ascii="Times New Roman" w:hAnsi="Times New Roman" w:cs="Times New Roman"/>
          <w:b/>
          <w:sz w:val="24"/>
          <w:szCs w:val="24"/>
        </w:rPr>
        <w:t xml:space="preserve"> 3].</w:t>
      </w:r>
    </w:p>
    <w:p w:rsidR="008B3FA2" w:rsidRPr="00645DE4" w:rsidRDefault="008B3FA2" w:rsidP="008B3F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74.0%.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Mini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(61.5%) </w:t>
      </w:r>
      <w:r w:rsidRPr="00645DE4">
        <w:rPr>
          <w:rFonts w:ascii="Times New Roman" w:hAnsi="Times New Roman" w:cs="Times New Roman"/>
          <w:b/>
          <w:sz w:val="24"/>
          <w:szCs w:val="24"/>
        </w:rPr>
        <w:t>[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3.9%)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2017 in Pakistan </w:t>
      </w:r>
      <w:r w:rsidRPr="00645DE4">
        <w:rPr>
          <w:rFonts w:ascii="Times New Roman" w:hAnsi="Times New Roman" w:cs="Times New Roman"/>
          <w:b/>
          <w:sz w:val="24"/>
          <w:szCs w:val="24"/>
        </w:rPr>
        <w:t>[23].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Strong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5.6%).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am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bservatio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made i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aseiki-Eb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8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in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os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uwel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ll (96%) </w:t>
      </w:r>
      <w:r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cotrimoxazole </w:t>
      </w:r>
      <w:r w:rsidRPr="00645DE4">
        <w:rPr>
          <w:rFonts w:ascii="Times New Roman" w:hAnsi="Times New Roman" w:cs="Times New Roman"/>
          <w:b/>
          <w:sz w:val="24"/>
          <w:szCs w:val="24"/>
        </w:rPr>
        <w:t>[</w:t>
      </w:r>
      <w:r w:rsidR="00645DE4" w:rsidRPr="00645DE4">
        <w:rPr>
          <w:rFonts w:ascii="Times New Roman" w:hAnsi="Times New Roman" w:cs="Times New Roman"/>
          <w:b/>
          <w:sz w:val="24"/>
          <w:szCs w:val="24"/>
        </w:rPr>
        <w:t>24 ;</w:t>
      </w:r>
      <w:r w:rsidRPr="00645DE4">
        <w:rPr>
          <w:rFonts w:ascii="Times New Roman" w:hAnsi="Times New Roman" w:cs="Times New Roman"/>
          <w:b/>
          <w:sz w:val="24"/>
          <w:szCs w:val="24"/>
        </w:rPr>
        <w:t>26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valu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ig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r w:rsidRPr="003E4B4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the Ibn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ospital in Benghazi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ibya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un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 of 47.7% to cotrimoxazole </w:t>
      </w:r>
      <w:r w:rsidRPr="003E4B44">
        <w:rPr>
          <w:rFonts w:ascii="Times New Roman" w:hAnsi="Times New Roman" w:cs="Times New Roman"/>
          <w:b/>
          <w:sz w:val="24"/>
          <w:szCs w:val="24"/>
        </w:rPr>
        <w:t>[9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gard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h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94.4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0.6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itroxolin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87.8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osfo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77.1%)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Gentami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obramy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49.2% and 44.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674FAD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lastRenderedPageBreak/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90%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fluoroquinolones: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3%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ev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2.05%),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r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21.7%).</w:t>
      </w:r>
    </w:p>
    <w:p w:rsidR="008B3FA2" w:rsidRPr="00645DE4" w:rsidRDefault="008B3FA2" w:rsidP="008B3FA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In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frequenc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sz w:val="24"/>
          <w:szCs w:val="24"/>
        </w:rPr>
        <w:t>E. coli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sol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t Sikasso Hospital (Mali)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oo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cotrimoxazole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ciproflox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84.00% and 61.76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20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imilar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amboli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proofErr w:type="gramStart"/>
      <w:r w:rsidRPr="00645DE4">
        <w:rPr>
          <w:rFonts w:ascii="Times New Roman" w:hAnsi="Times New Roman" w:cs="Times New Roman"/>
          <w:sz w:val="24"/>
          <w:szCs w:val="24"/>
        </w:rPr>
        <w:t>concerning</w:t>
      </w:r>
      <w:proofErr w:type="spellEnd"/>
      <w:proofErr w:type="gram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a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rates of 91.67% and 87.50%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spectivel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31].</w:t>
      </w:r>
      <w:r w:rsidRPr="00645DE4">
        <w:rPr>
          <w:rFonts w:ascii="Times New Roman" w:hAnsi="Times New Roman" w:cs="Times New Roman"/>
          <w:sz w:val="24"/>
          <w:szCs w:val="24"/>
        </w:rPr>
        <w:t xml:space="preserve"> In addition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oth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on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microbial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profile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uropathogenic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xtended-spectru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β-lactamase (ESBL)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. coli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how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sceptibil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3E4B44">
        <w:rPr>
          <w:rFonts w:ascii="Times New Roman" w:hAnsi="Times New Roman" w:cs="Times New Roman"/>
          <w:b/>
          <w:sz w:val="24"/>
          <w:szCs w:val="24"/>
        </w:rPr>
        <w:t>[19].</w:t>
      </w:r>
    </w:p>
    <w:p w:rsidR="008B3FA2" w:rsidRPr="00645DE4" w:rsidRDefault="008B3FA2" w:rsidP="008B3FA2">
      <w:pPr>
        <w:rPr>
          <w:rFonts w:ascii="Times New Roman" w:hAnsi="Times New Roman" w:cs="Times New Roman"/>
          <w:sz w:val="24"/>
          <w:szCs w:val="24"/>
        </w:rPr>
      </w:pPr>
    </w:p>
    <w:p w:rsidR="008B3FA2" w:rsidRPr="00645DE4" w:rsidRDefault="008B3FA2" w:rsidP="008B3FA2">
      <w:pPr>
        <w:rPr>
          <w:rFonts w:ascii="Times New Roman" w:hAnsi="Times New Roman" w:cs="Times New Roman"/>
          <w:b/>
          <w:sz w:val="24"/>
          <w:szCs w:val="24"/>
        </w:rPr>
      </w:pPr>
      <w:r w:rsidRPr="00645DE4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8B3FA2" w:rsidRDefault="008B3FA2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observ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="00645DE4" w:rsidRPr="00645DE4">
        <w:rPr>
          <w:rFonts w:ascii="Times New Roman" w:hAnsi="Times New Roman" w:cs="Times New Roman"/>
          <w:sz w:val="24"/>
          <w:szCs w:val="24"/>
        </w:rPr>
        <w:t>bêta</w:t>
      </w:r>
      <w:r w:rsidRPr="00645DE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acta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 high proportion of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(46%). Resistance rates to fluoroquinolones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er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high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limi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noted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for the combination of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trimethopri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ulfamethoxazole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imipenem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mikac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remai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mo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ffective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ntibiotic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good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ctivity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even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against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ESBL-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producing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5DE4">
        <w:rPr>
          <w:rFonts w:ascii="Times New Roman" w:hAnsi="Times New Roman" w:cs="Times New Roman"/>
          <w:sz w:val="24"/>
          <w:szCs w:val="24"/>
        </w:rPr>
        <w:t>strains</w:t>
      </w:r>
      <w:proofErr w:type="spellEnd"/>
      <w:r w:rsidRPr="00645DE4">
        <w:rPr>
          <w:rFonts w:ascii="Times New Roman" w:hAnsi="Times New Roman" w:cs="Times New Roman"/>
          <w:sz w:val="24"/>
          <w:szCs w:val="24"/>
        </w:rPr>
        <w:t>.</w:t>
      </w:r>
    </w:p>
    <w:p w:rsidR="00D97558" w:rsidRDefault="00D97558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97558" w:rsidRDefault="00D97558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97558" w:rsidRDefault="00D97558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97558" w:rsidRPr="00D97558" w:rsidRDefault="00D97558" w:rsidP="00D97558">
      <w:pPr>
        <w:spacing w:after="200" w:line="276" w:lineRule="auto"/>
        <w:rPr>
          <w:rFonts w:ascii="Calibri" w:eastAsia="Calibri" w:hAnsi="Calibri" w:cs="Times New Roman"/>
          <w:b/>
          <w:sz w:val="28"/>
          <w:lang w:val="en-US"/>
        </w:rPr>
      </w:pPr>
      <w:r w:rsidRPr="00D97558">
        <w:rPr>
          <w:rFonts w:ascii="Calibri" w:eastAsia="Calibri" w:hAnsi="Calibri" w:cs="Times New Roman"/>
          <w:b/>
          <w:sz w:val="28"/>
          <w:highlight w:val="yellow"/>
          <w:lang w:val="en-US"/>
        </w:rPr>
        <w:t>Consent</w:t>
      </w:r>
      <w:r w:rsidRPr="00D97558">
        <w:rPr>
          <w:rFonts w:ascii="Calibri" w:eastAsia="Calibri" w:hAnsi="Calibri" w:cs="Times New Roman"/>
          <w:b/>
          <w:sz w:val="28"/>
          <w:lang w:val="en-US"/>
        </w:rPr>
        <w:t xml:space="preserve"> </w:t>
      </w:r>
    </w:p>
    <w:p w:rsidR="00D97558" w:rsidRPr="00D97558" w:rsidRDefault="00D97558" w:rsidP="00D97558">
      <w:pPr>
        <w:spacing w:after="200" w:line="276" w:lineRule="auto"/>
        <w:rPr>
          <w:rFonts w:ascii="Calibri" w:eastAsia="Calibri" w:hAnsi="Calibri" w:cs="Times New Roman"/>
          <w:lang w:val="en-US"/>
        </w:rPr>
      </w:pPr>
      <w:r w:rsidRPr="00D97558">
        <w:rPr>
          <w:rFonts w:ascii="Calibri" w:eastAsia="Calibri" w:hAnsi="Calibri" w:cs="Times New Roman"/>
          <w:lang w:val="en-US"/>
        </w:rPr>
        <w:t>As per international standards or university standards, patient(s) written consent has been collected and preserved by the author</w:t>
      </w:r>
      <w:r w:rsidRPr="00D97558">
        <w:rPr>
          <w:rFonts w:ascii="Calibri" w:eastAsia="Calibri" w:hAnsi="Calibri" w:cs="Times New Roman"/>
          <w:highlight w:val="yellow"/>
          <w:lang w:val="en-US"/>
        </w:rPr>
        <w:t>(s).</w:t>
      </w:r>
    </w:p>
    <w:p w:rsidR="00D97558" w:rsidRPr="00D97558" w:rsidRDefault="00D97558" w:rsidP="00D97558">
      <w:pPr>
        <w:spacing w:after="200" w:line="276" w:lineRule="auto"/>
        <w:rPr>
          <w:rFonts w:ascii="Calibri" w:eastAsia="Calibri" w:hAnsi="Calibri" w:cs="Times New Roman"/>
          <w:b/>
          <w:sz w:val="28"/>
          <w:lang w:val="en-US"/>
        </w:rPr>
      </w:pPr>
      <w:r w:rsidRPr="00D97558">
        <w:rPr>
          <w:rFonts w:ascii="Calibri" w:eastAsia="Calibri" w:hAnsi="Calibri" w:cs="Times New Roman"/>
          <w:b/>
          <w:sz w:val="28"/>
          <w:lang w:val="en-US"/>
        </w:rPr>
        <w:t>Ethical Approval:</w:t>
      </w:r>
    </w:p>
    <w:p w:rsidR="00D97558" w:rsidRPr="00D97558" w:rsidRDefault="00D97558" w:rsidP="00D97558">
      <w:pPr>
        <w:spacing w:after="200" w:line="276" w:lineRule="auto"/>
        <w:rPr>
          <w:rFonts w:ascii="Calibri" w:eastAsia="Times New Roman" w:hAnsi="Calibri" w:cs="Times New Roman"/>
          <w:lang w:val="en-US"/>
        </w:rPr>
      </w:pPr>
      <w:r w:rsidRPr="00D97558">
        <w:rPr>
          <w:rFonts w:ascii="Calibri" w:eastAsia="Times New Roman" w:hAnsi="Calibri" w:cs="Times New Roman"/>
          <w:lang w:val="en-US"/>
        </w:rPr>
        <w:t>As per international standards or university standards written ethical approval has been collected and preserved by the author(s).</w:t>
      </w:r>
    </w:p>
    <w:p w:rsidR="00D97558" w:rsidRPr="00645DE4" w:rsidRDefault="00D97558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74120" w:rsidRPr="00740879" w:rsidRDefault="00574120" w:rsidP="00574120">
      <w:pPr>
        <w:rPr>
          <w:highlight w:val="yellow"/>
        </w:rPr>
      </w:pPr>
      <w:r w:rsidRPr="00740879">
        <w:rPr>
          <w:highlight w:val="yellow"/>
        </w:rPr>
        <w:t>Disclaimer (</w:t>
      </w:r>
      <w:proofErr w:type="spellStart"/>
      <w:r w:rsidRPr="00740879">
        <w:rPr>
          <w:highlight w:val="yellow"/>
        </w:rPr>
        <w:t>Artificial</w:t>
      </w:r>
      <w:proofErr w:type="spellEnd"/>
      <w:r w:rsidRPr="00740879">
        <w:rPr>
          <w:highlight w:val="yellow"/>
        </w:rPr>
        <w:t xml:space="preserve"> intelligence)</w:t>
      </w:r>
    </w:p>
    <w:p w:rsidR="00574120" w:rsidRPr="0052473D" w:rsidRDefault="00574120" w:rsidP="0052473D">
      <w:pPr>
        <w:rPr>
          <w:highlight w:val="green"/>
        </w:rPr>
      </w:pPr>
      <w:r w:rsidRPr="00740879">
        <w:rPr>
          <w:highlight w:val="yellow"/>
        </w:rPr>
        <w:t xml:space="preserve">Option 1: </w:t>
      </w:r>
      <w:r w:rsidR="0052473D">
        <w:rPr>
          <w:highlight w:val="yellow"/>
        </w:rPr>
        <w:t xml:space="preserve">  </w:t>
      </w:r>
      <w:r w:rsidR="0052473D" w:rsidRPr="004D46F0">
        <w:rPr>
          <w:highlight w:val="yellow"/>
        </w:rPr>
        <w:t xml:space="preserve">NO </w:t>
      </w:r>
      <w:proofErr w:type="spellStart"/>
      <w:r w:rsidR="0052473D" w:rsidRPr="004D46F0">
        <w:rPr>
          <w:highlight w:val="yellow"/>
        </w:rPr>
        <w:t>generative</w:t>
      </w:r>
      <w:proofErr w:type="spellEnd"/>
      <w:r w:rsidR="0052473D" w:rsidRPr="004D46F0">
        <w:rPr>
          <w:highlight w:val="yellow"/>
        </w:rPr>
        <w:t xml:space="preserve"> AI technologies </w:t>
      </w:r>
      <w:proofErr w:type="spellStart"/>
      <w:r w:rsidR="0052473D" w:rsidRPr="004D46F0">
        <w:rPr>
          <w:highlight w:val="yellow"/>
        </w:rPr>
        <w:t>such</w:t>
      </w:r>
      <w:proofErr w:type="spellEnd"/>
      <w:r w:rsidR="0052473D" w:rsidRPr="004D46F0">
        <w:rPr>
          <w:highlight w:val="yellow"/>
        </w:rPr>
        <w:t xml:space="preserve"> as Large </w:t>
      </w:r>
      <w:proofErr w:type="spellStart"/>
      <w:r w:rsidR="0052473D" w:rsidRPr="004D46F0">
        <w:rPr>
          <w:highlight w:val="yellow"/>
        </w:rPr>
        <w:t>Language</w:t>
      </w:r>
      <w:proofErr w:type="spellEnd"/>
      <w:r w:rsidR="0052473D" w:rsidRPr="004D46F0">
        <w:rPr>
          <w:highlight w:val="yellow"/>
        </w:rPr>
        <w:t xml:space="preserve"> </w:t>
      </w:r>
      <w:proofErr w:type="spellStart"/>
      <w:r w:rsidR="0052473D" w:rsidRPr="004D46F0">
        <w:rPr>
          <w:highlight w:val="yellow"/>
        </w:rPr>
        <w:t>Models</w:t>
      </w:r>
      <w:proofErr w:type="spellEnd"/>
      <w:r w:rsidR="0052473D" w:rsidRPr="004D46F0">
        <w:rPr>
          <w:highlight w:val="yellow"/>
        </w:rPr>
        <w:t xml:space="preserve"> (</w:t>
      </w:r>
      <w:proofErr w:type="spellStart"/>
      <w:r w:rsidR="0052473D" w:rsidRPr="004D46F0">
        <w:rPr>
          <w:highlight w:val="yellow"/>
        </w:rPr>
        <w:t>ChatGPT</w:t>
      </w:r>
      <w:proofErr w:type="spellEnd"/>
      <w:r w:rsidR="0052473D" w:rsidRPr="004D46F0">
        <w:rPr>
          <w:highlight w:val="yellow"/>
        </w:rPr>
        <w:t xml:space="preserve">, COPILOT, etc.) and </w:t>
      </w:r>
      <w:proofErr w:type="spellStart"/>
      <w:r w:rsidR="0052473D" w:rsidRPr="004D46F0">
        <w:rPr>
          <w:highlight w:val="yellow"/>
        </w:rPr>
        <w:t>text</w:t>
      </w:r>
      <w:proofErr w:type="spellEnd"/>
      <w:r w:rsidR="0052473D" w:rsidRPr="004D46F0">
        <w:rPr>
          <w:highlight w:val="yellow"/>
        </w:rPr>
        <w:t xml:space="preserve">-to-image </w:t>
      </w:r>
      <w:proofErr w:type="spellStart"/>
      <w:r w:rsidR="0052473D" w:rsidRPr="004D46F0">
        <w:rPr>
          <w:highlight w:val="yellow"/>
        </w:rPr>
        <w:t>generators</w:t>
      </w:r>
      <w:proofErr w:type="spellEnd"/>
      <w:r w:rsidR="0052473D" w:rsidRPr="004D46F0">
        <w:rPr>
          <w:highlight w:val="yellow"/>
        </w:rPr>
        <w:t xml:space="preserve"> have been </w:t>
      </w:r>
      <w:proofErr w:type="spellStart"/>
      <w:r w:rsidR="0052473D" w:rsidRPr="004D46F0">
        <w:rPr>
          <w:highlight w:val="yellow"/>
        </w:rPr>
        <w:t>used</w:t>
      </w:r>
      <w:proofErr w:type="spellEnd"/>
      <w:r w:rsidR="0052473D" w:rsidRPr="004D46F0">
        <w:rPr>
          <w:highlight w:val="yellow"/>
        </w:rPr>
        <w:t xml:space="preserve"> </w:t>
      </w:r>
      <w:proofErr w:type="spellStart"/>
      <w:r w:rsidR="0052473D" w:rsidRPr="004D46F0">
        <w:rPr>
          <w:highlight w:val="yellow"/>
        </w:rPr>
        <w:t>during</w:t>
      </w:r>
      <w:proofErr w:type="spellEnd"/>
      <w:r w:rsidR="0052473D" w:rsidRPr="004D46F0">
        <w:rPr>
          <w:highlight w:val="yellow"/>
        </w:rPr>
        <w:t xml:space="preserve"> the </w:t>
      </w:r>
      <w:proofErr w:type="spellStart"/>
      <w:r w:rsidR="0052473D" w:rsidRPr="004D46F0">
        <w:rPr>
          <w:highlight w:val="yellow"/>
        </w:rPr>
        <w:t>writing</w:t>
      </w:r>
      <w:proofErr w:type="spellEnd"/>
      <w:r w:rsidR="0052473D" w:rsidRPr="004D46F0">
        <w:rPr>
          <w:highlight w:val="yellow"/>
        </w:rPr>
        <w:t xml:space="preserve"> or </w:t>
      </w:r>
      <w:proofErr w:type="spellStart"/>
      <w:r w:rsidR="0052473D" w:rsidRPr="004D46F0">
        <w:rPr>
          <w:highlight w:val="yellow"/>
        </w:rPr>
        <w:t>editing</w:t>
      </w:r>
      <w:proofErr w:type="spellEnd"/>
      <w:r w:rsidR="0052473D" w:rsidRPr="004D46F0">
        <w:rPr>
          <w:highlight w:val="yellow"/>
        </w:rPr>
        <w:t xml:space="preserve"> of </w:t>
      </w:r>
      <w:proofErr w:type="spellStart"/>
      <w:r w:rsidR="0052473D" w:rsidRPr="004D46F0">
        <w:rPr>
          <w:highlight w:val="yellow"/>
        </w:rPr>
        <w:t>this</w:t>
      </w:r>
      <w:proofErr w:type="spellEnd"/>
      <w:r w:rsidR="0052473D" w:rsidRPr="004D46F0">
        <w:rPr>
          <w:highlight w:val="yellow"/>
        </w:rPr>
        <w:t xml:space="preserve"> </w:t>
      </w:r>
      <w:proofErr w:type="spellStart"/>
      <w:r w:rsidR="0052473D" w:rsidRPr="004D46F0">
        <w:rPr>
          <w:highlight w:val="yellow"/>
        </w:rPr>
        <w:t>manuscript</w:t>
      </w:r>
      <w:proofErr w:type="spellEnd"/>
      <w:r w:rsidR="0052473D" w:rsidRPr="004D46F0">
        <w:rPr>
          <w:highlight w:val="yellow"/>
        </w:rPr>
        <w:t>.</w:t>
      </w:r>
    </w:p>
    <w:p w:rsidR="00574120" w:rsidRPr="00740879" w:rsidRDefault="00574120" w:rsidP="00574120">
      <w:pPr>
        <w:rPr>
          <w:highlight w:val="yellow"/>
        </w:rPr>
      </w:pPr>
      <w:proofErr w:type="spellStart"/>
      <w:r w:rsidRPr="00740879">
        <w:rPr>
          <w:highlight w:val="yellow"/>
        </w:rPr>
        <w:lastRenderedPageBreak/>
        <w:t>Author</w:t>
      </w:r>
      <w:proofErr w:type="spellEnd"/>
      <w:r w:rsidRPr="00740879">
        <w:rPr>
          <w:highlight w:val="yellow"/>
        </w:rPr>
        <w:t xml:space="preserve">(s) </w:t>
      </w:r>
      <w:proofErr w:type="spellStart"/>
      <w:r w:rsidRPr="00740879">
        <w:rPr>
          <w:highlight w:val="yellow"/>
        </w:rPr>
        <w:t>hereby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declare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that</w:t>
      </w:r>
      <w:proofErr w:type="spellEnd"/>
      <w:r w:rsidRPr="00740879">
        <w:rPr>
          <w:highlight w:val="yellow"/>
        </w:rPr>
        <w:t xml:space="preserve"> NO </w:t>
      </w:r>
      <w:proofErr w:type="spellStart"/>
      <w:r w:rsidRPr="00740879">
        <w:rPr>
          <w:highlight w:val="yellow"/>
        </w:rPr>
        <w:t>generative</w:t>
      </w:r>
      <w:proofErr w:type="spellEnd"/>
      <w:r w:rsidRPr="00740879">
        <w:rPr>
          <w:highlight w:val="yellow"/>
        </w:rPr>
        <w:t xml:space="preserve"> AI technologies </w:t>
      </w:r>
      <w:proofErr w:type="spellStart"/>
      <w:r w:rsidRPr="00740879">
        <w:rPr>
          <w:highlight w:val="yellow"/>
        </w:rPr>
        <w:t>such</w:t>
      </w:r>
      <w:proofErr w:type="spellEnd"/>
      <w:r w:rsidRPr="00740879">
        <w:rPr>
          <w:highlight w:val="yellow"/>
        </w:rPr>
        <w:t xml:space="preserve"> as Large </w:t>
      </w:r>
      <w:proofErr w:type="spellStart"/>
      <w:r w:rsidRPr="00740879">
        <w:rPr>
          <w:highlight w:val="yellow"/>
        </w:rPr>
        <w:t>Language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Models</w:t>
      </w:r>
      <w:proofErr w:type="spellEnd"/>
      <w:r w:rsidRPr="00740879">
        <w:rPr>
          <w:highlight w:val="yellow"/>
        </w:rPr>
        <w:t xml:space="preserve"> (</w:t>
      </w:r>
      <w:proofErr w:type="spellStart"/>
      <w:r w:rsidRPr="00740879">
        <w:rPr>
          <w:highlight w:val="yellow"/>
        </w:rPr>
        <w:t>ChatGPT</w:t>
      </w:r>
      <w:proofErr w:type="spellEnd"/>
      <w:r w:rsidRPr="00740879">
        <w:rPr>
          <w:highlight w:val="yellow"/>
        </w:rPr>
        <w:t xml:space="preserve">, COPILOT, etc.) and </w:t>
      </w:r>
      <w:proofErr w:type="spellStart"/>
      <w:r w:rsidRPr="00740879">
        <w:rPr>
          <w:highlight w:val="yellow"/>
        </w:rPr>
        <w:t>text</w:t>
      </w:r>
      <w:proofErr w:type="spellEnd"/>
      <w:r w:rsidRPr="00740879">
        <w:rPr>
          <w:highlight w:val="yellow"/>
        </w:rPr>
        <w:t xml:space="preserve">-to-image </w:t>
      </w:r>
      <w:proofErr w:type="spellStart"/>
      <w:r w:rsidRPr="00740879">
        <w:rPr>
          <w:highlight w:val="yellow"/>
        </w:rPr>
        <w:t>generators</w:t>
      </w:r>
      <w:proofErr w:type="spellEnd"/>
      <w:r w:rsidRPr="00740879">
        <w:rPr>
          <w:highlight w:val="yellow"/>
        </w:rPr>
        <w:t xml:space="preserve"> have been </w:t>
      </w:r>
      <w:proofErr w:type="spellStart"/>
      <w:r w:rsidRPr="00740879">
        <w:rPr>
          <w:highlight w:val="yellow"/>
        </w:rPr>
        <w:t>used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during</w:t>
      </w:r>
      <w:proofErr w:type="spellEnd"/>
      <w:r w:rsidRPr="00740879">
        <w:rPr>
          <w:highlight w:val="yellow"/>
        </w:rPr>
        <w:t xml:space="preserve"> the </w:t>
      </w:r>
      <w:proofErr w:type="spellStart"/>
      <w:r w:rsidRPr="00740879">
        <w:rPr>
          <w:highlight w:val="yellow"/>
        </w:rPr>
        <w:t>writing</w:t>
      </w:r>
      <w:proofErr w:type="spellEnd"/>
      <w:r w:rsidRPr="00740879">
        <w:rPr>
          <w:highlight w:val="yellow"/>
        </w:rPr>
        <w:t xml:space="preserve"> or </w:t>
      </w:r>
      <w:proofErr w:type="spellStart"/>
      <w:r w:rsidRPr="00740879">
        <w:rPr>
          <w:highlight w:val="yellow"/>
        </w:rPr>
        <w:t>editing</w:t>
      </w:r>
      <w:proofErr w:type="spellEnd"/>
      <w:r w:rsidRPr="00740879">
        <w:rPr>
          <w:highlight w:val="yellow"/>
        </w:rPr>
        <w:t xml:space="preserve"> of </w:t>
      </w:r>
      <w:proofErr w:type="spellStart"/>
      <w:r w:rsidRPr="00740879">
        <w:rPr>
          <w:highlight w:val="yellow"/>
        </w:rPr>
        <w:t>this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manuscript</w:t>
      </w:r>
      <w:proofErr w:type="spellEnd"/>
      <w:r w:rsidRPr="00740879">
        <w:rPr>
          <w:highlight w:val="yellow"/>
        </w:rPr>
        <w:t xml:space="preserve">. </w:t>
      </w:r>
    </w:p>
    <w:p w:rsidR="00574120" w:rsidRPr="00740879" w:rsidRDefault="00574120" w:rsidP="00574120">
      <w:pPr>
        <w:rPr>
          <w:highlight w:val="yellow"/>
        </w:rPr>
      </w:pPr>
      <w:r w:rsidRPr="00740879">
        <w:rPr>
          <w:highlight w:val="yellow"/>
        </w:rPr>
        <w:t xml:space="preserve">Option 2: </w:t>
      </w:r>
    </w:p>
    <w:p w:rsidR="00574120" w:rsidRPr="00740879" w:rsidRDefault="00574120" w:rsidP="00574120">
      <w:pPr>
        <w:rPr>
          <w:highlight w:val="yellow"/>
        </w:rPr>
      </w:pPr>
      <w:proofErr w:type="spellStart"/>
      <w:r w:rsidRPr="00740879">
        <w:rPr>
          <w:highlight w:val="yellow"/>
        </w:rPr>
        <w:t>Author</w:t>
      </w:r>
      <w:proofErr w:type="spellEnd"/>
      <w:r w:rsidRPr="00740879">
        <w:rPr>
          <w:highlight w:val="yellow"/>
        </w:rPr>
        <w:t xml:space="preserve">(s) </w:t>
      </w:r>
      <w:proofErr w:type="spellStart"/>
      <w:r w:rsidRPr="00740879">
        <w:rPr>
          <w:highlight w:val="yellow"/>
        </w:rPr>
        <w:t>hereby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declare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that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generative</w:t>
      </w:r>
      <w:proofErr w:type="spellEnd"/>
      <w:r w:rsidRPr="00740879">
        <w:rPr>
          <w:highlight w:val="yellow"/>
        </w:rPr>
        <w:t xml:space="preserve"> AI technologies </w:t>
      </w:r>
      <w:proofErr w:type="spellStart"/>
      <w:r w:rsidRPr="00740879">
        <w:rPr>
          <w:highlight w:val="yellow"/>
        </w:rPr>
        <w:t>such</w:t>
      </w:r>
      <w:proofErr w:type="spellEnd"/>
      <w:r w:rsidRPr="00740879">
        <w:rPr>
          <w:highlight w:val="yellow"/>
        </w:rPr>
        <w:t xml:space="preserve"> as Large </w:t>
      </w:r>
      <w:proofErr w:type="spellStart"/>
      <w:r w:rsidRPr="00740879">
        <w:rPr>
          <w:highlight w:val="yellow"/>
        </w:rPr>
        <w:t>Language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Models</w:t>
      </w:r>
      <w:proofErr w:type="spellEnd"/>
      <w:r w:rsidRPr="00740879">
        <w:rPr>
          <w:highlight w:val="yellow"/>
        </w:rPr>
        <w:t xml:space="preserve">, etc. have been </w:t>
      </w:r>
      <w:proofErr w:type="spellStart"/>
      <w:r w:rsidRPr="00740879">
        <w:rPr>
          <w:highlight w:val="yellow"/>
        </w:rPr>
        <w:t>used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during</w:t>
      </w:r>
      <w:proofErr w:type="spellEnd"/>
      <w:r w:rsidRPr="00740879">
        <w:rPr>
          <w:highlight w:val="yellow"/>
        </w:rPr>
        <w:t xml:space="preserve"> the </w:t>
      </w:r>
      <w:proofErr w:type="spellStart"/>
      <w:r w:rsidRPr="00740879">
        <w:rPr>
          <w:highlight w:val="yellow"/>
        </w:rPr>
        <w:t>writing</w:t>
      </w:r>
      <w:proofErr w:type="spellEnd"/>
      <w:r w:rsidRPr="00740879">
        <w:rPr>
          <w:highlight w:val="yellow"/>
        </w:rPr>
        <w:t xml:space="preserve"> or </w:t>
      </w:r>
      <w:proofErr w:type="spellStart"/>
      <w:r w:rsidRPr="00740879">
        <w:rPr>
          <w:highlight w:val="yellow"/>
        </w:rPr>
        <w:t>editing</w:t>
      </w:r>
      <w:proofErr w:type="spellEnd"/>
      <w:r w:rsidRPr="00740879">
        <w:rPr>
          <w:highlight w:val="yellow"/>
        </w:rPr>
        <w:t xml:space="preserve"> of </w:t>
      </w:r>
      <w:proofErr w:type="spellStart"/>
      <w:r w:rsidRPr="00740879">
        <w:rPr>
          <w:highlight w:val="yellow"/>
        </w:rPr>
        <w:t>manuscripts</w:t>
      </w:r>
      <w:proofErr w:type="spellEnd"/>
      <w:r w:rsidRPr="00740879">
        <w:rPr>
          <w:highlight w:val="yellow"/>
        </w:rPr>
        <w:t xml:space="preserve">. This </w:t>
      </w:r>
      <w:proofErr w:type="spellStart"/>
      <w:r w:rsidRPr="00740879">
        <w:rPr>
          <w:highlight w:val="yellow"/>
        </w:rPr>
        <w:t>explanation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will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include</w:t>
      </w:r>
      <w:proofErr w:type="spellEnd"/>
      <w:r w:rsidRPr="00740879">
        <w:rPr>
          <w:highlight w:val="yellow"/>
        </w:rPr>
        <w:t xml:space="preserve"> the </w:t>
      </w:r>
      <w:proofErr w:type="spellStart"/>
      <w:r w:rsidRPr="00740879">
        <w:rPr>
          <w:highlight w:val="yellow"/>
        </w:rPr>
        <w:t>name</w:t>
      </w:r>
      <w:proofErr w:type="spellEnd"/>
      <w:r w:rsidRPr="00740879">
        <w:rPr>
          <w:highlight w:val="yellow"/>
        </w:rPr>
        <w:t xml:space="preserve">, version, model, and source of the </w:t>
      </w:r>
      <w:proofErr w:type="spellStart"/>
      <w:r w:rsidRPr="00740879">
        <w:rPr>
          <w:highlight w:val="yellow"/>
        </w:rPr>
        <w:t>generative</w:t>
      </w:r>
      <w:proofErr w:type="spellEnd"/>
      <w:r w:rsidRPr="00740879">
        <w:rPr>
          <w:highlight w:val="yellow"/>
        </w:rPr>
        <w:t xml:space="preserve"> AI </w:t>
      </w:r>
      <w:proofErr w:type="spellStart"/>
      <w:r w:rsidRPr="00740879">
        <w:rPr>
          <w:highlight w:val="yellow"/>
        </w:rPr>
        <w:t>technology</w:t>
      </w:r>
      <w:proofErr w:type="spellEnd"/>
      <w:r w:rsidRPr="00740879">
        <w:rPr>
          <w:highlight w:val="yellow"/>
        </w:rPr>
        <w:t xml:space="preserve"> and as </w:t>
      </w:r>
      <w:proofErr w:type="spellStart"/>
      <w:r w:rsidRPr="00740879">
        <w:rPr>
          <w:highlight w:val="yellow"/>
        </w:rPr>
        <w:t>well</w:t>
      </w:r>
      <w:proofErr w:type="spellEnd"/>
      <w:r w:rsidRPr="00740879">
        <w:rPr>
          <w:highlight w:val="yellow"/>
        </w:rPr>
        <w:t xml:space="preserve"> as all input prompts </w:t>
      </w:r>
      <w:proofErr w:type="spellStart"/>
      <w:r w:rsidRPr="00740879">
        <w:rPr>
          <w:highlight w:val="yellow"/>
        </w:rPr>
        <w:t>provided</w:t>
      </w:r>
      <w:proofErr w:type="spellEnd"/>
      <w:r w:rsidRPr="00740879">
        <w:rPr>
          <w:highlight w:val="yellow"/>
        </w:rPr>
        <w:t xml:space="preserve"> to the </w:t>
      </w:r>
      <w:proofErr w:type="spellStart"/>
      <w:r w:rsidRPr="00740879">
        <w:rPr>
          <w:highlight w:val="yellow"/>
        </w:rPr>
        <w:t>generative</w:t>
      </w:r>
      <w:proofErr w:type="spellEnd"/>
      <w:r w:rsidRPr="00740879">
        <w:rPr>
          <w:highlight w:val="yellow"/>
        </w:rPr>
        <w:t xml:space="preserve"> AI </w:t>
      </w:r>
      <w:proofErr w:type="spellStart"/>
      <w:r w:rsidRPr="00740879">
        <w:rPr>
          <w:highlight w:val="yellow"/>
        </w:rPr>
        <w:t>technology</w:t>
      </w:r>
      <w:proofErr w:type="spellEnd"/>
    </w:p>
    <w:p w:rsidR="00574120" w:rsidRPr="00740879" w:rsidRDefault="00574120" w:rsidP="00574120">
      <w:pPr>
        <w:rPr>
          <w:highlight w:val="yellow"/>
        </w:rPr>
      </w:pPr>
      <w:r w:rsidRPr="00740879">
        <w:rPr>
          <w:highlight w:val="yellow"/>
        </w:rPr>
        <w:t xml:space="preserve">Details of the AI usage are </w:t>
      </w:r>
      <w:proofErr w:type="spellStart"/>
      <w:r w:rsidRPr="00740879">
        <w:rPr>
          <w:highlight w:val="yellow"/>
        </w:rPr>
        <w:t>given</w:t>
      </w:r>
      <w:proofErr w:type="spellEnd"/>
      <w:r w:rsidRPr="00740879">
        <w:rPr>
          <w:highlight w:val="yellow"/>
        </w:rPr>
        <w:t xml:space="preserve"> </w:t>
      </w:r>
      <w:proofErr w:type="spellStart"/>
      <w:r w:rsidRPr="00740879">
        <w:rPr>
          <w:highlight w:val="yellow"/>
        </w:rPr>
        <w:t>below</w:t>
      </w:r>
      <w:proofErr w:type="spellEnd"/>
      <w:r w:rsidRPr="00740879">
        <w:rPr>
          <w:highlight w:val="yellow"/>
        </w:rPr>
        <w:t>:</w:t>
      </w:r>
    </w:p>
    <w:p w:rsidR="00574120" w:rsidRPr="0052473D" w:rsidRDefault="00574120" w:rsidP="0052473D">
      <w:pPr>
        <w:rPr>
          <w:highlight w:val="yellow"/>
        </w:rPr>
      </w:pPr>
      <w:r w:rsidRPr="00740879">
        <w:rPr>
          <w:highlight w:val="yellow"/>
        </w:rPr>
        <w:t>1.</w:t>
      </w:r>
      <w:r w:rsidR="0052473D" w:rsidRPr="0052473D">
        <w:t xml:space="preserve"> </w:t>
      </w:r>
    </w:p>
    <w:p w:rsidR="00574120" w:rsidRPr="00740879" w:rsidRDefault="00574120" w:rsidP="00574120">
      <w:pPr>
        <w:rPr>
          <w:highlight w:val="yellow"/>
        </w:rPr>
      </w:pPr>
      <w:r w:rsidRPr="00740879">
        <w:rPr>
          <w:highlight w:val="yellow"/>
        </w:rPr>
        <w:t>2.</w:t>
      </w:r>
    </w:p>
    <w:p w:rsidR="00574120" w:rsidRPr="00D047BB" w:rsidRDefault="00574120" w:rsidP="00574120">
      <w:r w:rsidRPr="00740879">
        <w:rPr>
          <w:highlight w:val="yellow"/>
        </w:rPr>
        <w:t>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45DE4" w:rsidRPr="00645DE4" w:rsidRDefault="00645DE4" w:rsidP="009868D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45DE4">
        <w:rPr>
          <w:rFonts w:ascii="Times New Roman" w:hAnsi="Times New Roman" w:cs="Times New Roman"/>
          <w:b/>
          <w:sz w:val="24"/>
          <w:szCs w:val="24"/>
        </w:rPr>
        <w:t>References</w:t>
      </w:r>
      <w:proofErr w:type="spellEnd"/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fldChar w:fldCharType="begin"/>
      </w:r>
      <w:r w:rsidRPr="00645DE4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645DE4">
        <w:rPr>
          <w:rFonts w:ascii="Times New Roman" w:hAnsi="Times New Roman" w:cs="Times New Roman"/>
          <w:sz w:val="24"/>
          <w:szCs w:val="24"/>
        </w:rPr>
        <w:fldChar w:fldCharType="separate"/>
      </w:r>
      <w:r w:rsidRPr="00645DE4">
        <w:rPr>
          <w:rFonts w:ascii="Times New Roman" w:hAnsi="Times New Roman" w:cs="Times New Roman"/>
          <w:sz w:val="24"/>
          <w:szCs w:val="24"/>
        </w:rPr>
        <w:t xml:space="preserve">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Abdelraheem WM, Mahdi WKM, Abuelela IS, Hassuna N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igh incidence of fosfomycin-resistant uropathogenic E. coli among children</w:t>
      </w:r>
      <w:r w:rsidRPr="00645DE4">
        <w:rPr>
          <w:rFonts w:ascii="Times New Roman" w:hAnsi="Times New Roman" w:cs="Times New Roman"/>
          <w:sz w:val="24"/>
          <w:szCs w:val="24"/>
        </w:rPr>
        <w:t>. BMC Infect Dis. 2023;23(1):475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Biswas S, Rana R, Bal M, Pati S, Suar M, Ranjit M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scherichia coli associated urinary tract infection: Epidemiology and possible strategies for control</w:t>
      </w:r>
      <w:r w:rsidRPr="00645DE4">
        <w:rPr>
          <w:rFonts w:ascii="Times New Roman" w:hAnsi="Times New Roman" w:cs="Times New Roman"/>
          <w:sz w:val="24"/>
          <w:szCs w:val="24"/>
        </w:rPr>
        <w:t>. One Health Bull. 2025;5(2):5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Dellgren L, Claesson C, Högdahl M, Forsberg J, Hanberger H, Nilsson LE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Phenotypic screening for quinolone resistance in Escherichia coli</w:t>
      </w:r>
      <w:r w:rsidRPr="00645DE4">
        <w:rPr>
          <w:rFonts w:ascii="Times New Roman" w:hAnsi="Times New Roman" w:cs="Times New Roman"/>
          <w:sz w:val="24"/>
          <w:szCs w:val="24"/>
        </w:rPr>
        <w:t>. Eur J Clin Microbiol Infect Dis. 2019;38(9):1765‑177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Deltourbe L, Lacerda Mariano L, Hreha TN, Hunstad DA, Ingersoll M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he impact of biological sex on diseases of the urinary tract</w:t>
      </w:r>
      <w:r w:rsidRPr="00645DE4">
        <w:rPr>
          <w:rFonts w:ascii="Times New Roman" w:hAnsi="Times New Roman" w:cs="Times New Roman"/>
          <w:sz w:val="24"/>
          <w:szCs w:val="24"/>
        </w:rPr>
        <w:t>. Mucosal Immunol. 2022;15(5):857‑86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Emody L, Kerényi M, Nagy G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Virulence factors of uropathogenic Escherichia coli</w:t>
      </w:r>
      <w:r w:rsidRPr="00645DE4">
        <w:rPr>
          <w:rFonts w:ascii="Times New Roman" w:hAnsi="Times New Roman" w:cs="Times New Roman"/>
          <w:sz w:val="24"/>
          <w:szCs w:val="24"/>
        </w:rPr>
        <w:t>. Int J Antimicrob Agents. 2003;22 Suppl 2:29‑3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idecka-Skwarzynska M, Juda M, Maziarczyk L, Malm 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 preliminary report on the susceptibility to aminoglycosides of Escherichia coli isolated from the community-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lastRenderedPageBreak/>
        <w:t>acquired urinary tract infections in adults in south-east Poland</w:t>
      </w:r>
      <w:r w:rsidRPr="00645DE4">
        <w:rPr>
          <w:rFonts w:ascii="Times New Roman" w:hAnsi="Times New Roman" w:cs="Times New Roman"/>
          <w:sz w:val="24"/>
          <w:szCs w:val="24"/>
        </w:rPr>
        <w:t>. Curr Issues Pharm Med Sci. 2015;28(1):27‑2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lores-Mireles AL, Walker JN, Caparon M, Hultgren S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Urinary tract infections: epidemiology, mechanisms of infection and treatment options</w:t>
      </w:r>
      <w:r w:rsidRPr="00645DE4">
        <w:rPr>
          <w:rFonts w:ascii="Times New Roman" w:hAnsi="Times New Roman" w:cs="Times New Roman"/>
          <w:sz w:val="24"/>
          <w:szCs w:val="24"/>
        </w:rPr>
        <w:t>. Nat Rev Microbiol. 2015;13(5):269‑28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Friedman ND, Temkin E, Carmeli Y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he negative impact of antibiotic resistance</w:t>
      </w:r>
      <w:r w:rsidRPr="00645DE4">
        <w:rPr>
          <w:rFonts w:ascii="Times New Roman" w:hAnsi="Times New Roman" w:cs="Times New Roman"/>
          <w:sz w:val="24"/>
          <w:szCs w:val="24"/>
        </w:rPr>
        <w:t>. Clin Microbiol Infect. 2016;22(5):416‑42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argoum HM, Zinab M E, Moftah MM, Eljaroshi MO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 pattern of antimicrobial susceptibility and the correlation of cotrimoxazole and fluoroquinolones in Escherichia coli resistant uropathogens in Ibn-Sena hospital in Benghazi- Libya.</w:t>
      </w:r>
      <w:r w:rsidRPr="00645DE4">
        <w:rPr>
          <w:rFonts w:ascii="Times New Roman" w:hAnsi="Times New Roman" w:cs="Times New Roman"/>
          <w:sz w:val="24"/>
          <w:szCs w:val="24"/>
        </w:rPr>
        <w:t xml:space="preserve"> Libyan J Sci Technol [en ligne]. 2022 [cité le 6 novembre 2025];14(1). Disponible sur: https://journals.uob.edu.ly/index.php/LJST/article/view/7170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haravi MJ, Zarei J, Roshani-Asl P, Yazdanyar Z, Sharif M, Rashidi 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Comprehensive study of antimicrobial susceptibility pattern and extended spectrum beta-lactamase (ESBL) prevalence in bacteria isolated from urine samples</w:t>
      </w:r>
      <w:r w:rsidRPr="00645DE4">
        <w:rPr>
          <w:rFonts w:ascii="Times New Roman" w:hAnsi="Times New Roman" w:cs="Times New Roman"/>
          <w:sz w:val="24"/>
          <w:szCs w:val="24"/>
        </w:rPr>
        <w:t>. Sci Rep. 2021;11(1):57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Grüneberg R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Relationship of infecting urinary organism to the fæcal flora in patients with symptomatic urinary infection</w:t>
      </w:r>
      <w:r w:rsidRPr="00645DE4">
        <w:rPr>
          <w:rFonts w:ascii="Times New Roman" w:hAnsi="Times New Roman" w:cs="Times New Roman"/>
          <w:sz w:val="24"/>
          <w:szCs w:val="24"/>
        </w:rPr>
        <w:t>. The Lancet. 1969;294(7624):766‑76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annan TJ, Totsika M, Mansfield KJ, Moore KH, Schembri MA, Hultgren S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ost-pathogen checkpoints and population bottlenecks in persistent and intracellular uropathogenic Escherichia coli bladder infection</w:t>
      </w:r>
      <w:r w:rsidRPr="00645DE4">
        <w:rPr>
          <w:rFonts w:ascii="Times New Roman" w:hAnsi="Times New Roman" w:cs="Times New Roman"/>
          <w:sz w:val="24"/>
          <w:szCs w:val="24"/>
        </w:rPr>
        <w:t>. FEMS Microbiol Rev. 2012;36(3):616‑64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e Y, Zhao J, Wang L, Han C, Yan R, Zhu P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pidemiological trends and predictions of urinary tract infections in the global burden of disease study 2021</w:t>
      </w:r>
      <w:r w:rsidRPr="00645DE4">
        <w:rPr>
          <w:rFonts w:ascii="Times New Roman" w:hAnsi="Times New Roman" w:cs="Times New Roman"/>
          <w:sz w:val="24"/>
          <w:szCs w:val="24"/>
        </w:rPr>
        <w:t>. Sci Rep. 2025;15(1):470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Hosseini SA, Azari AA, Danesh A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Frequency of Various Types of Beta-Lactamase Enzymes in Escherichia coli Strains Isolated From Urine Samples in Aliabad, North-east of Iran</w:t>
      </w:r>
      <w:r w:rsidRPr="00645DE4">
        <w:rPr>
          <w:rFonts w:ascii="Times New Roman" w:hAnsi="Times New Roman" w:cs="Times New Roman"/>
          <w:sz w:val="24"/>
          <w:szCs w:val="24"/>
        </w:rPr>
        <w:t>. Avicenna J Clin Microbiol Infect. 2019;6(4):106‑110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Johnson JR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Virulence factors in Escherichia coli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Clin Microbiol Rev. 1991;4(1):80‑12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1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Johnson JR, Russo TA</w:t>
      </w:r>
      <w:r w:rsidRPr="00645DE4">
        <w:rPr>
          <w:rFonts w:ascii="Times New Roman" w:hAnsi="Times New Roman" w:cs="Times New Roman"/>
          <w:sz w:val="24"/>
          <w:szCs w:val="24"/>
        </w:rPr>
        <w:t>.</w:t>
      </w:r>
      <w:r w:rsidR="00CC7B0B" w:rsidRPr="00CC7B0B">
        <w:t xml:space="preserve"> </w:t>
      </w:r>
      <w:r w:rsidR="00CC7B0B" w:rsidRPr="00CC7B0B">
        <w:rPr>
          <w:rFonts w:ascii="Times New Roman" w:hAnsi="Times New Roman" w:cs="Times New Roman"/>
          <w:i/>
          <w:sz w:val="24"/>
          <w:szCs w:val="24"/>
        </w:rPr>
        <w:t>Molecular epidemiology of extraintestinal pathogenic Escherichia coli (uropathogens)</w:t>
      </w:r>
      <w:r w:rsidRPr="00645DE4">
        <w:rPr>
          <w:rFonts w:ascii="Times New Roman" w:hAnsi="Times New Roman" w:cs="Times New Roman"/>
          <w:sz w:val="24"/>
          <w:szCs w:val="24"/>
        </w:rPr>
        <w:t>. Int J Med Microbiol. 2005;295(6):383‑404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7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afando H, Ouattara M, Kienou M, Coulidiaty YD, Ouattara K, Ouédraogo R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biotic susceptibility of uropathogenic Escherichia coli isolates in a hospital setting in Ouagadougou, Burkina Faso: A twelve-year retrospective analysis</w:t>
      </w:r>
      <w:r w:rsidRPr="00645DE4">
        <w:rPr>
          <w:rFonts w:ascii="Times New Roman" w:hAnsi="Times New Roman" w:cs="Times New Roman"/>
          <w:sz w:val="24"/>
          <w:szCs w:val="24"/>
        </w:rPr>
        <w:t>. Afr J Clin Exp Microbiol. 2023;24(2):211‑21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8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ambiré D, Al E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biotics susceptibility profile of Escherichia coli isolates from suppurations at the referral hospital of Bobo-Dioulasso, Burkina Faso</w:t>
      </w:r>
      <w:r w:rsidRPr="00645DE4">
        <w:rPr>
          <w:rFonts w:ascii="Times New Roman" w:hAnsi="Times New Roman" w:cs="Times New Roman"/>
          <w:sz w:val="24"/>
          <w:szCs w:val="24"/>
        </w:rPr>
        <w:t>. Rev Malienne Infect Microbiol. 2024;19(1):28‑32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1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Kumar D, Singh AK, Ali MR, Chander Y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Susceptibility Profile of Extended Spectrum β-Lactamase (ESBL) Producing Escherichia coli from Various Clinical Samples</w:t>
      </w:r>
      <w:r w:rsidRPr="00645DE4">
        <w:rPr>
          <w:rFonts w:ascii="Times New Roman" w:hAnsi="Times New Roman" w:cs="Times New Roman"/>
          <w:sz w:val="24"/>
          <w:szCs w:val="24"/>
        </w:rPr>
        <w:t>. Infect Dis. 2014;7:1‑8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L D, M T, Ac K, S D, I G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Frequency and antibiotic susceptibility of extended-spectrum beta-lactamase-producing Escherichia coli isolated from the Sikasso Hospital (Mali)</w:t>
      </w:r>
      <w:r w:rsidRPr="00645DE4">
        <w:rPr>
          <w:rFonts w:ascii="Times New Roman" w:hAnsi="Times New Roman" w:cs="Times New Roman"/>
          <w:sz w:val="24"/>
          <w:szCs w:val="24"/>
        </w:rPr>
        <w:t>. Health Sci Dis [en ligne]. 2023 [cité le 7 novembre 2025];24(9). Disponible sur: https://www.hsd-fmsb.org/index.php/hsd/article/view/475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Luka D, I O, M D, T D, D D, M B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pidemiology and bacteriological pattern of urinary tract infections at the medical biology laboratory of the Sikasso hospital</w:t>
      </w:r>
      <w:r w:rsidRPr="00645DE4">
        <w:rPr>
          <w:rFonts w:ascii="Times New Roman" w:hAnsi="Times New Roman" w:cs="Times New Roman"/>
          <w:sz w:val="24"/>
          <w:szCs w:val="24"/>
        </w:rPr>
        <w:t>. Health Sci Dis [en ligne]. 2022 [cité le 8 novembre 2025];23(12). Disponible sur: https://www.hsd-fmsb.org/index.php/hsd/article/view/4063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Malekzadegan Y, Rastegar E, Moradi M, Heidari H, Sedigh Ebrahim-Saraie H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Prevalence of quinolone-resistant uropathogenic Escherichia coli in a tertiary care hospital in south Iran</w:t>
      </w:r>
      <w:r w:rsidRPr="00645DE4">
        <w:rPr>
          <w:rFonts w:ascii="Times New Roman" w:hAnsi="Times New Roman" w:cs="Times New Roman"/>
          <w:sz w:val="24"/>
          <w:szCs w:val="24"/>
        </w:rPr>
        <w:t>. Infect Drug Resist. 2019;12:1683‑168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3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Naeemullah, Nawab A, Badshah H, Ullah Z, Ali I, Khalid F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Sensitivity of escherichia coli to fosfomycin in patients with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J Popul Ther Clin Pharmacol. 2024;31(8):155‑15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4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Obaseiki-Ebor EE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Trimethoprim/sulphamethoxazole resistance in Escherichia coli and Klebsiella spp. urinary isolates</w:t>
      </w:r>
      <w:r w:rsidRPr="00645DE4">
        <w:rPr>
          <w:rFonts w:ascii="Times New Roman" w:hAnsi="Times New Roman" w:cs="Times New Roman"/>
          <w:sz w:val="24"/>
          <w:szCs w:val="24"/>
        </w:rPr>
        <w:t>. Afr J Med Med Sci. 1988;17(3):175‑179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5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Poirel L, Madec J-Y, Lupo A, Schink A-K, Kieffer N, Nordmann P, et al.</w:t>
      </w:r>
      <w:r w:rsidRPr="00645DE4">
        <w:rPr>
          <w:rFonts w:ascii="Times New Roman" w:hAnsi="Times New Roman" w:cs="Times New Roman"/>
          <w:sz w:val="24"/>
          <w:szCs w:val="24"/>
        </w:rPr>
        <w:t xml:space="preserve">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Resistance in Escherichia coli</w:t>
      </w:r>
      <w:r w:rsidRPr="00645DE4">
        <w:rPr>
          <w:rFonts w:ascii="Times New Roman" w:hAnsi="Times New Roman" w:cs="Times New Roman"/>
          <w:sz w:val="24"/>
          <w:szCs w:val="24"/>
        </w:rPr>
        <w:t>. Microbiol Spectr. 2018;6(4).</w:t>
      </w:r>
    </w:p>
    <w:p w:rsidR="004A296E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lastRenderedPageBreak/>
        <w:t xml:space="preserve">26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Pouwels KB, Batra R, Patel A, Edgeworth JD, Robotham JV, Smieszek T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Will co-trimoxazole resistance rates ever go down? Resistance rates remain high despite decades of reduced co-trimoxazole consumption</w:t>
      </w:r>
      <w:r w:rsidRPr="00645DE4">
        <w:rPr>
          <w:rFonts w:ascii="Times New Roman" w:hAnsi="Times New Roman" w:cs="Times New Roman"/>
          <w:sz w:val="24"/>
          <w:szCs w:val="24"/>
        </w:rPr>
        <w:t xml:space="preserve">. J Glob Antimicrob Resist. </w:t>
      </w:r>
      <w:proofErr w:type="gramStart"/>
      <w:r w:rsidRPr="00645DE4">
        <w:rPr>
          <w:rFonts w:ascii="Times New Roman" w:hAnsi="Times New Roman" w:cs="Times New Roman"/>
          <w:sz w:val="24"/>
          <w:szCs w:val="24"/>
        </w:rPr>
        <w:t>2017;</w:t>
      </w:r>
      <w:proofErr w:type="gramEnd"/>
      <w:r w:rsidRPr="00645DE4">
        <w:rPr>
          <w:rFonts w:ascii="Times New Roman" w:hAnsi="Times New Roman" w:cs="Times New Roman"/>
          <w:sz w:val="24"/>
          <w:szCs w:val="24"/>
        </w:rPr>
        <w:t>11:71‑74.</w:t>
      </w:r>
    </w:p>
    <w:p w:rsidR="009868DC" w:rsidRPr="00645DE4" w:rsidRDefault="004A296E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7.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Shettigar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Chandrashekar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, G. S., Roche, R.,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Nayak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, N.,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Anitha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, K. B., &amp;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Soans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, S. (2016).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Bacteriological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profile,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antibiotic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pattern, and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detection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proofErr w:type="gramStart"/>
      <w:r w:rsidRPr="004A296E">
        <w:rPr>
          <w:rFonts w:ascii="Times New Roman" w:hAnsi="Times New Roman" w:cs="Times New Roman"/>
          <w:sz w:val="24"/>
          <w:szCs w:val="24"/>
        </w:rPr>
        <w:t>extended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>?</w:t>
      </w:r>
      <w:proofErr w:type="gramEnd"/>
      <w:r w:rsidRPr="004A2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spectrum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?-lactamase in the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isolates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urinary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tract infection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Indian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 Journal of Child </w:t>
      </w:r>
      <w:proofErr w:type="spellStart"/>
      <w:r w:rsidRPr="004A296E">
        <w:rPr>
          <w:rFonts w:ascii="Times New Roman" w:hAnsi="Times New Roman" w:cs="Times New Roman"/>
          <w:sz w:val="24"/>
          <w:szCs w:val="24"/>
        </w:rPr>
        <w:t>Health</w:t>
      </w:r>
      <w:proofErr w:type="spellEnd"/>
      <w:r w:rsidRPr="004A296E">
        <w:rPr>
          <w:rFonts w:ascii="Times New Roman" w:hAnsi="Times New Roman" w:cs="Times New Roman"/>
          <w:sz w:val="24"/>
          <w:szCs w:val="24"/>
        </w:rPr>
        <w:t xml:space="preserve">, 3(1), 27-31. </w:t>
      </w:r>
      <w:r w:rsidR="009868DC" w:rsidRPr="00645DE4">
        <w:rPr>
          <w:rFonts w:ascii="Times New Roman" w:hAnsi="Times New Roman" w:cs="Times New Roman"/>
          <w:sz w:val="24"/>
          <w:szCs w:val="24"/>
        </w:rPr>
        <w:t xml:space="preserve">28. </w:t>
      </w:r>
      <w:r w:rsidR="009868DC" w:rsidRPr="00645DE4">
        <w:rPr>
          <w:rFonts w:ascii="Times New Roman" w:hAnsi="Times New Roman" w:cs="Times New Roman"/>
          <w:sz w:val="24"/>
          <w:szCs w:val="24"/>
        </w:rPr>
        <w:tab/>
      </w:r>
      <w:r w:rsidR="009868DC" w:rsidRPr="00645DE4">
        <w:rPr>
          <w:rFonts w:ascii="Times New Roman" w:hAnsi="Times New Roman" w:cs="Times New Roman"/>
          <w:b/>
          <w:bCs/>
          <w:sz w:val="24"/>
          <w:szCs w:val="24"/>
        </w:rPr>
        <w:t>Sameer W, Mahjoub N, Zulfukar W</w:t>
      </w:r>
      <w:r w:rsidR="009868DC"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="009868DC" w:rsidRPr="00645DE4">
        <w:rPr>
          <w:rFonts w:ascii="Times New Roman" w:hAnsi="Times New Roman" w:cs="Times New Roman"/>
          <w:i/>
          <w:iCs/>
          <w:sz w:val="24"/>
          <w:szCs w:val="24"/>
        </w:rPr>
        <w:t>Detection of Extended Spectrum B-lactamase Producers Species of E. coli and K. pneumoniae Among Patients with Urinary Tract Infection</w:t>
      </w:r>
      <w:r w:rsidR="009868DC" w:rsidRPr="00645DE4">
        <w:rPr>
          <w:rFonts w:ascii="Times New Roman" w:hAnsi="Times New Roman" w:cs="Times New Roman"/>
          <w:sz w:val="24"/>
          <w:szCs w:val="24"/>
        </w:rPr>
        <w:t>. 2019;6:23‑27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29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hakibaie MR, Adeli S, Salehi MH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Antimicrobial Susceptibility Pattern and ESBL Production among Uropathogenic Escherichia coli Isolated from UTI Children in Pediatric Unit of a Hospital in Kerman, Iran</w:t>
      </w:r>
      <w:r w:rsidRPr="00645DE4">
        <w:rPr>
          <w:rFonts w:ascii="Times New Roman" w:hAnsi="Times New Roman" w:cs="Times New Roman"/>
          <w:sz w:val="24"/>
          <w:szCs w:val="24"/>
        </w:rPr>
        <w:t>. Microbiol Res J Int. 2014;262‑27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0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Shenagari M, Bakhtiari M, Mojtahedi A, Atrkar Roushan Z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High frequency of mutations in gyrA gene associated with quinolones resistance in uropathogenic Escherichia coli isolates from the north of Iran</w:t>
      </w:r>
      <w:r w:rsidRPr="00645DE4">
        <w:rPr>
          <w:rFonts w:ascii="Times New Roman" w:hAnsi="Times New Roman" w:cs="Times New Roman"/>
          <w:sz w:val="24"/>
          <w:szCs w:val="24"/>
        </w:rPr>
        <w:t>. Iran J Basic Med Sci. 2018;21(12):1226‑1231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1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Tamboli N, Kumar N, Sharma S, Adhana D, Rawat M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Effectiveness of Selective Antibiotics in Treating UTIs Caused by E. coli and Klebsiella pneumoniae Producing ESBL</w:t>
      </w:r>
      <w:r w:rsidRPr="00645DE4">
        <w:rPr>
          <w:rFonts w:ascii="Times New Roman" w:hAnsi="Times New Roman" w:cs="Times New Roman"/>
          <w:sz w:val="24"/>
          <w:szCs w:val="24"/>
        </w:rPr>
        <w:t>. Eur J Cardiovasc Med. 2025;15:652‑656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t xml:space="preserve">32. </w:t>
      </w:r>
      <w:r w:rsidRPr="00645DE4">
        <w:rPr>
          <w:rFonts w:ascii="Times New Roman" w:hAnsi="Times New Roman" w:cs="Times New Roman"/>
          <w:sz w:val="24"/>
          <w:szCs w:val="24"/>
        </w:rPr>
        <w:tab/>
      </w:r>
      <w:r w:rsidRPr="00645DE4">
        <w:rPr>
          <w:rFonts w:ascii="Times New Roman" w:hAnsi="Times New Roman" w:cs="Times New Roman"/>
          <w:b/>
          <w:bCs/>
          <w:sz w:val="24"/>
          <w:szCs w:val="24"/>
        </w:rPr>
        <w:t>Tambyah PA, Oon J</w:t>
      </w:r>
      <w:r w:rsidRPr="00645DE4">
        <w:rPr>
          <w:rFonts w:ascii="Times New Roman" w:hAnsi="Times New Roman" w:cs="Times New Roman"/>
          <w:sz w:val="24"/>
          <w:szCs w:val="24"/>
        </w:rPr>
        <w:t xml:space="preserve">. </w:t>
      </w:r>
      <w:r w:rsidRPr="00645DE4">
        <w:rPr>
          <w:rFonts w:ascii="Times New Roman" w:hAnsi="Times New Roman" w:cs="Times New Roman"/>
          <w:i/>
          <w:iCs/>
          <w:sz w:val="24"/>
          <w:szCs w:val="24"/>
        </w:rPr>
        <w:t>Catheter-associated urinary tract infection</w:t>
      </w:r>
      <w:r w:rsidRPr="00645DE4">
        <w:rPr>
          <w:rFonts w:ascii="Times New Roman" w:hAnsi="Times New Roman" w:cs="Times New Roman"/>
          <w:sz w:val="24"/>
          <w:szCs w:val="24"/>
        </w:rPr>
        <w:t>. Curr Opin Infect Dis. 2012;25(4):365.</w:t>
      </w:r>
    </w:p>
    <w:p w:rsidR="009868DC" w:rsidRPr="00645DE4" w:rsidRDefault="009868DC" w:rsidP="009868D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5DE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868DC" w:rsidRPr="00645DE4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E6C35" w:rsidRDefault="00EE6C35" w:rsidP="00F013B1">
      <w:pPr>
        <w:spacing w:after="0" w:line="240" w:lineRule="auto"/>
      </w:pPr>
      <w:r>
        <w:separator/>
      </w:r>
    </w:p>
  </w:endnote>
  <w:endnote w:type="continuationSeparator" w:id="0">
    <w:p w:rsidR="00EE6C35" w:rsidRDefault="00EE6C35" w:rsidP="00F013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F013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E6C35" w:rsidRDefault="00EE6C35" w:rsidP="00F013B1">
      <w:pPr>
        <w:spacing w:after="0" w:line="240" w:lineRule="auto"/>
      </w:pPr>
      <w:r>
        <w:separator/>
      </w:r>
    </w:p>
  </w:footnote>
  <w:footnote w:type="continuationSeparator" w:id="0">
    <w:p w:rsidR="00EE6C35" w:rsidRDefault="00EE6C35" w:rsidP="00F013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4A296E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10" o:spid="_x0000_s2050" type="#_x0000_t136" style="position:absolute;margin-left:0;margin-top:0;width:538.05pt;height:101.4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4A296E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11" o:spid="_x0000_s2051" type="#_x0000_t136" style="position:absolute;margin-left:0;margin-top:0;width:538.05pt;height:101.4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013B1" w:rsidRDefault="004A296E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204473609" o:spid="_x0000_s2049" type="#_x0000_t136" style="position:absolute;margin-left:0;margin-top:0;width:538.05pt;height:101.4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30098"/>
    <w:rsid w:val="00073237"/>
    <w:rsid w:val="001942CE"/>
    <w:rsid w:val="00293C10"/>
    <w:rsid w:val="002C23B4"/>
    <w:rsid w:val="002E16F7"/>
    <w:rsid w:val="00306E2E"/>
    <w:rsid w:val="00363266"/>
    <w:rsid w:val="003E4B44"/>
    <w:rsid w:val="00444C11"/>
    <w:rsid w:val="004A296E"/>
    <w:rsid w:val="004D1E80"/>
    <w:rsid w:val="004D46F0"/>
    <w:rsid w:val="0052473D"/>
    <w:rsid w:val="00574120"/>
    <w:rsid w:val="005C1CD8"/>
    <w:rsid w:val="005F33D8"/>
    <w:rsid w:val="00630098"/>
    <w:rsid w:val="00645DE4"/>
    <w:rsid w:val="00647DE7"/>
    <w:rsid w:val="00674FAD"/>
    <w:rsid w:val="006F1A82"/>
    <w:rsid w:val="006F6DAE"/>
    <w:rsid w:val="007406C4"/>
    <w:rsid w:val="007D0888"/>
    <w:rsid w:val="007D57FA"/>
    <w:rsid w:val="0080771B"/>
    <w:rsid w:val="00834170"/>
    <w:rsid w:val="008B3FA2"/>
    <w:rsid w:val="008C7E31"/>
    <w:rsid w:val="00982013"/>
    <w:rsid w:val="009868DC"/>
    <w:rsid w:val="00991410"/>
    <w:rsid w:val="00A21153"/>
    <w:rsid w:val="00A2326B"/>
    <w:rsid w:val="00A35BDF"/>
    <w:rsid w:val="00A64571"/>
    <w:rsid w:val="00A65930"/>
    <w:rsid w:val="00AC74C8"/>
    <w:rsid w:val="00C05808"/>
    <w:rsid w:val="00C13156"/>
    <w:rsid w:val="00C22DBB"/>
    <w:rsid w:val="00C319E0"/>
    <w:rsid w:val="00CA5D56"/>
    <w:rsid w:val="00CC7B0B"/>
    <w:rsid w:val="00D97558"/>
    <w:rsid w:val="00EE5A4B"/>
    <w:rsid w:val="00EE6C35"/>
    <w:rsid w:val="00F01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5651449B"/>
  <w15:docId w15:val="{380EFE33-B995-4CA3-82B5-63F5F992A6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9868DC"/>
  </w:style>
  <w:style w:type="table" w:customStyle="1" w:styleId="PlainTable41">
    <w:name w:val="Plain Table 41"/>
    <w:basedOn w:val="TableNormal"/>
    <w:uiPriority w:val="44"/>
    <w:rsid w:val="00A6593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rsid w:val="00306E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647DE7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DE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013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13B1"/>
  </w:style>
  <w:style w:type="paragraph" w:styleId="Footer">
    <w:name w:val="footer"/>
    <w:basedOn w:val="Normal"/>
    <w:link w:val="FooterChar"/>
    <w:uiPriority w:val="99"/>
    <w:unhideWhenUsed/>
    <w:rsid w:val="00F013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13B1"/>
  </w:style>
  <w:style w:type="paragraph" w:styleId="BalloonText">
    <w:name w:val="Balloon Text"/>
    <w:basedOn w:val="Normal"/>
    <w:link w:val="BalloonTextChar"/>
    <w:uiPriority w:val="99"/>
    <w:semiHidden/>
    <w:unhideWhenUsed/>
    <w:rsid w:val="00D975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755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13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chart" Target="charts/chart2.xm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../embeddings/oleObject1.bin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.xlsx"/><Relationship Id="rId1" Type="http://schemas.openxmlformats.org/officeDocument/2006/relationships/themeOverride" Target="../theme/themeOverride2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1.xlsx"/><Relationship Id="rId1" Type="http://schemas.openxmlformats.org/officeDocument/2006/relationships/themeOverride" Target="../theme/themeOverrid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7.8109629359913821E-2"/>
          <c:y val="4.856512141280353E-2"/>
          <c:w val="0.84225003666449205"/>
          <c:h val="0.65205888998974471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[Graphique dans Microsoft Word]Feuil1'!$N$171:$N$179</c:f>
              <c:strCache>
                <c:ptCount val="9"/>
                <c:pt idx="0">
                  <c:v>Cardiologie</c:v>
                </c:pt>
                <c:pt idx="1">
                  <c:v>CRCF</c:v>
                </c:pt>
                <c:pt idx="2">
                  <c:v>GER</c:v>
                </c:pt>
                <c:pt idx="3">
                  <c:v>Neurologie</c:v>
                </c:pt>
                <c:pt idx="4">
                  <c:v>NRCH</c:v>
                </c:pt>
                <c:pt idx="5">
                  <c:v>Pneumologie</c:v>
                </c:pt>
                <c:pt idx="6">
                  <c:v>SAU</c:v>
                </c:pt>
                <c:pt idx="7">
                  <c:v>SMDT</c:v>
                </c:pt>
                <c:pt idx="8">
                  <c:v>SMIT</c:v>
                </c:pt>
              </c:strCache>
            </c:strRef>
          </c:cat>
          <c:val>
            <c:numRef>
              <c:f>'[Graphique dans Microsoft Word]Feuil1'!$O$171:$O$179</c:f>
              <c:numCache>
                <c:formatCode>0%</c:formatCode>
                <c:ptCount val="9"/>
                <c:pt idx="0">
                  <c:v>0.05</c:v>
                </c:pt>
                <c:pt idx="1">
                  <c:v>0.02</c:v>
                </c:pt>
                <c:pt idx="2">
                  <c:v>0.12</c:v>
                </c:pt>
                <c:pt idx="3">
                  <c:v>0.32</c:v>
                </c:pt>
                <c:pt idx="4">
                  <c:v>0.14000000000000001</c:v>
                </c:pt>
                <c:pt idx="5">
                  <c:v>0.05</c:v>
                </c:pt>
                <c:pt idx="6">
                  <c:v>0.02</c:v>
                </c:pt>
                <c:pt idx="7">
                  <c:v>0.09</c:v>
                </c:pt>
                <c:pt idx="8">
                  <c:v>0.2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CE4-4BCE-8672-1C83198B0E72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748404224"/>
        <c:axId val="145135808"/>
      </c:barChart>
      <c:catAx>
        <c:axId val="7484042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45135808"/>
        <c:crosses val="autoZero"/>
        <c:auto val="1"/>
        <c:lblAlgn val="ctr"/>
        <c:lblOffset val="100"/>
        <c:noMultiLvlLbl val="0"/>
      </c:catAx>
      <c:valAx>
        <c:axId val="145135808"/>
        <c:scaling>
          <c:orientation val="minMax"/>
        </c:scaling>
        <c:delete val="0"/>
        <c:axPos val="l"/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484042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7.7700183310419516E-2"/>
          <c:y val="3.9215596302210477E-2"/>
          <c:w val="0.89523653293338334"/>
          <c:h val="0.58315100986708213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Feuil1!$J$189</c:f>
              <c:strCache>
                <c:ptCount val="1"/>
                <c:pt idx="0">
                  <c:v>S(%)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Feuil1!$I$190:$I$201</c:f>
              <c:strCache>
                <c:ptCount val="12"/>
                <c:pt idx="0">
                  <c:v>Amoxicilline</c:v>
                </c:pt>
                <c:pt idx="1">
                  <c:v>Amoxicilline-acide clavulanique</c:v>
                </c:pt>
                <c:pt idx="2">
                  <c:v>Ticarcilline</c:v>
                </c:pt>
                <c:pt idx="3">
                  <c:v>Ticarcilline-acide clavulanique</c:v>
                </c:pt>
                <c:pt idx="4">
                  <c:v>Céfalotine</c:v>
                </c:pt>
                <c:pt idx="5">
                  <c:v>Céfoxitine</c:v>
                </c:pt>
                <c:pt idx="6">
                  <c:v>Céfotaxime</c:v>
                </c:pt>
                <c:pt idx="7">
                  <c:v>Ceftriaxone</c:v>
                </c:pt>
                <c:pt idx="8">
                  <c:v>Céftazidime</c:v>
                </c:pt>
                <c:pt idx="9">
                  <c:v>Céfépime</c:v>
                </c:pt>
                <c:pt idx="10">
                  <c:v>Aztréonam</c:v>
                </c:pt>
                <c:pt idx="11">
                  <c:v>Imipenème</c:v>
                </c:pt>
              </c:strCache>
            </c:strRef>
          </c:cat>
          <c:val>
            <c:numRef>
              <c:f>Feuil1!$J$190:$J$201</c:f>
              <c:numCache>
                <c:formatCode>General</c:formatCode>
                <c:ptCount val="12"/>
                <c:pt idx="0">
                  <c:v>12.6</c:v>
                </c:pt>
                <c:pt idx="1">
                  <c:v>30.4</c:v>
                </c:pt>
                <c:pt idx="2">
                  <c:v>13.8</c:v>
                </c:pt>
                <c:pt idx="3">
                  <c:v>27.6</c:v>
                </c:pt>
                <c:pt idx="4">
                  <c:v>36.799999999999997</c:v>
                </c:pt>
                <c:pt idx="5">
                  <c:v>61.1</c:v>
                </c:pt>
                <c:pt idx="6">
                  <c:v>52.9</c:v>
                </c:pt>
                <c:pt idx="7">
                  <c:v>48.8</c:v>
                </c:pt>
                <c:pt idx="8">
                  <c:v>52.5</c:v>
                </c:pt>
                <c:pt idx="9">
                  <c:v>56.7</c:v>
                </c:pt>
                <c:pt idx="10">
                  <c:v>57.1</c:v>
                </c:pt>
                <c:pt idx="11">
                  <c:v>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C4E-40FF-8D10-3A1898D07B9C}"/>
            </c:ext>
          </c:extLst>
        </c:ser>
        <c:ser>
          <c:idx val="1"/>
          <c:order val="1"/>
          <c:tx>
            <c:strRef>
              <c:f>Feuil1!$K$189</c:f>
              <c:strCache>
                <c:ptCount val="1"/>
                <c:pt idx="0">
                  <c:v>R(%)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euil1!$I$190:$I$201</c:f>
              <c:strCache>
                <c:ptCount val="12"/>
                <c:pt idx="0">
                  <c:v>Amoxicilline</c:v>
                </c:pt>
                <c:pt idx="1">
                  <c:v>Amoxicilline-acide clavulanique</c:v>
                </c:pt>
                <c:pt idx="2">
                  <c:v>Ticarcilline</c:v>
                </c:pt>
                <c:pt idx="3">
                  <c:v>Ticarcilline-acide clavulanique</c:v>
                </c:pt>
                <c:pt idx="4">
                  <c:v>Céfalotine</c:v>
                </c:pt>
                <c:pt idx="5">
                  <c:v>Céfoxitine</c:v>
                </c:pt>
                <c:pt idx="6">
                  <c:v>Céfotaxime</c:v>
                </c:pt>
                <c:pt idx="7">
                  <c:v>Ceftriaxone</c:v>
                </c:pt>
                <c:pt idx="8">
                  <c:v>Céftazidime</c:v>
                </c:pt>
                <c:pt idx="9">
                  <c:v>Céfépime</c:v>
                </c:pt>
                <c:pt idx="10">
                  <c:v>Aztréonam</c:v>
                </c:pt>
                <c:pt idx="11">
                  <c:v>Imipenème</c:v>
                </c:pt>
              </c:strCache>
            </c:strRef>
          </c:cat>
          <c:val>
            <c:numRef>
              <c:f>Feuil1!$K$190:$K$201</c:f>
              <c:numCache>
                <c:formatCode>General</c:formatCode>
                <c:ptCount val="12"/>
                <c:pt idx="0">
                  <c:v>87.3</c:v>
                </c:pt>
                <c:pt idx="1">
                  <c:v>69.5</c:v>
                </c:pt>
                <c:pt idx="2">
                  <c:v>86.1</c:v>
                </c:pt>
                <c:pt idx="3">
                  <c:v>72.3</c:v>
                </c:pt>
                <c:pt idx="4">
                  <c:v>63.2</c:v>
                </c:pt>
                <c:pt idx="5">
                  <c:v>38.9</c:v>
                </c:pt>
                <c:pt idx="6">
                  <c:v>47.09</c:v>
                </c:pt>
                <c:pt idx="7">
                  <c:v>51.16</c:v>
                </c:pt>
                <c:pt idx="8">
                  <c:v>47.5</c:v>
                </c:pt>
                <c:pt idx="9">
                  <c:v>43.3</c:v>
                </c:pt>
                <c:pt idx="10">
                  <c:v>42.8</c:v>
                </c:pt>
                <c:pt idx="11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C4E-40FF-8D10-3A1898D07B9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48414464"/>
        <c:axId val="146106624"/>
      </c:barChart>
      <c:catAx>
        <c:axId val="74841446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46106624"/>
        <c:crosses val="autoZero"/>
        <c:auto val="1"/>
        <c:lblAlgn val="ctr"/>
        <c:lblOffset val="100"/>
        <c:noMultiLvlLbl val="0"/>
      </c:catAx>
      <c:valAx>
        <c:axId val="14610662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84144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9525081747179174"/>
          <c:y val="0.84358246663017389"/>
          <c:w val="0.14259851416877975"/>
          <c:h val="6.0160848877847485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2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Feuil1!$C$36</c:f>
              <c:strCache>
                <c:ptCount val="1"/>
                <c:pt idx="0">
                  <c:v>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in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C$37:$C$46</c:f>
              <c:numCache>
                <c:formatCode>0.0%</c:formatCode>
                <c:ptCount val="10"/>
                <c:pt idx="0">
                  <c:v>0.90400000000000003</c:v>
                </c:pt>
                <c:pt idx="1">
                  <c:v>0.71299999999999997</c:v>
                </c:pt>
                <c:pt idx="2">
                  <c:v>0.70099999999999996</c:v>
                </c:pt>
                <c:pt idx="3">
                  <c:v>0.54100000000000004</c:v>
                </c:pt>
                <c:pt idx="4">
                  <c:v>0.52300000000000002</c:v>
                </c:pt>
                <c:pt idx="5">
                  <c:v>0.52500000000000002</c:v>
                </c:pt>
                <c:pt idx="6">
                  <c:v>0.53400000000000003</c:v>
                </c:pt>
                <c:pt idx="7">
                  <c:v>0.24399999999999999</c:v>
                </c:pt>
                <c:pt idx="8">
                  <c:v>0.88800000000000001</c:v>
                </c:pt>
                <c:pt idx="9">
                  <c:v>0.70099999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329-4059-AABE-8E78E6ADECB0}"/>
            </c:ext>
          </c:extLst>
        </c:ser>
        <c:ser>
          <c:idx val="1"/>
          <c:order val="1"/>
          <c:tx>
            <c:strRef>
              <c:f>Feuil1!$D$36</c:f>
              <c:strCache>
                <c:ptCount val="1"/>
                <c:pt idx="0">
                  <c:v>R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D$37:$D$46</c:f>
              <c:numCache>
                <c:formatCode>0.0%</c:formatCode>
                <c:ptCount val="10"/>
                <c:pt idx="0">
                  <c:v>9.6000000000000002E-2</c:v>
                </c:pt>
                <c:pt idx="1">
                  <c:v>0.28970000000000001</c:v>
                </c:pt>
                <c:pt idx="2">
                  <c:v>0.29899999999999999</c:v>
                </c:pt>
                <c:pt idx="3">
                  <c:v>0.45900000000000002</c:v>
                </c:pt>
                <c:pt idx="4">
                  <c:v>0.47699999999999998</c:v>
                </c:pt>
                <c:pt idx="5">
                  <c:v>0.45700000000000002</c:v>
                </c:pt>
                <c:pt idx="6">
                  <c:v>0.46600000000000003</c:v>
                </c:pt>
                <c:pt idx="7">
                  <c:v>0.75600000000000001</c:v>
                </c:pt>
                <c:pt idx="8">
                  <c:v>0.112</c:v>
                </c:pt>
                <c:pt idx="9">
                  <c:v>0.2989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329-4059-AABE-8E78E6ADECB0}"/>
            </c:ext>
          </c:extLst>
        </c:ser>
        <c:ser>
          <c:idx val="2"/>
          <c:order val="2"/>
          <c:tx>
            <c:strRef>
              <c:f>Feuil1!$E$36</c:f>
              <c:strCache>
                <c:ptCount val="1"/>
                <c:pt idx="0">
                  <c:v>I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Feuil1!$B$37:$B$46</c:f>
              <c:strCache>
                <c:ptCount val="10"/>
                <c:pt idx="0">
                  <c:v>Amikacine</c:v>
                </c:pt>
                <c:pt idx="1">
                  <c:v>Gentamicine</c:v>
                </c:pt>
                <c:pt idx="2">
                  <c:v>Tobramycine</c:v>
                </c:pt>
                <c:pt idx="3">
                  <c:v>Ciprofloxacine</c:v>
                </c:pt>
                <c:pt idx="4">
                  <c:v>Levofloxacine</c:v>
                </c:pt>
                <c:pt idx="5">
                  <c:v>Norfloxacine</c:v>
                </c:pt>
                <c:pt idx="6">
                  <c:v>Pefloxacine</c:v>
                </c:pt>
                <c:pt idx="7">
                  <c:v>Cotrimoxazole</c:v>
                </c:pt>
                <c:pt idx="8">
                  <c:v>Nitroxoline</c:v>
                </c:pt>
                <c:pt idx="9">
                  <c:v>Fosfomycine</c:v>
                </c:pt>
              </c:strCache>
            </c:strRef>
          </c:cat>
          <c:val>
            <c:numRef>
              <c:f>Feuil1!$E$37:$E$46</c:f>
              <c:numCache>
                <c:formatCode>0.0%</c:formatCode>
                <c:ptCount val="1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329-4059-AABE-8E78E6ADECB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748416512"/>
        <c:axId val="146104320"/>
      </c:barChart>
      <c:catAx>
        <c:axId val="7484165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104320"/>
        <c:crosses val="autoZero"/>
        <c:auto val="1"/>
        <c:lblAlgn val="ctr"/>
        <c:lblOffset val="100"/>
        <c:noMultiLvlLbl val="0"/>
      </c:catAx>
      <c:valAx>
        <c:axId val="146104320"/>
        <c:scaling>
          <c:orientation val="minMax"/>
        </c:scaling>
        <c:delete val="0"/>
        <c:axPos val="l"/>
        <c:numFmt formatCode="0.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84165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2</Pages>
  <Words>3164</Words>
  <Characters>18035</Characters>
  <Application>Microsoft Office Word</Application>
  <DocSecurity>0</DocSecurity>
  <Lines>150</Lines>
  <Paragraphs>4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SDI PC New 16</cp:lastModifiedBy>
  <cp:revision>8</cp:revision>
  <dcterms:created xsi:type="dcterms:W3CDTF">2025-11-24T23:27:00Z</dcterms:created>
  <dcterms:modified xsi:type="dcterms:W3CDTF">2025-11-28T08:19:00Z</dcterms:modified>
</cp:coreProperties>
</file>